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commentRangeStart w:id="4"/>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commentRangeEnd w:id="4"/>
      <w:r w:rsidR="007A1E9C">
        <w:rPr>
          <w:rStyle w:val="CommentReference"/>
        </w:rPr>
        <w:commentReference w:id="4"/>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5F78FC49" w:rsidR="00C472D3" w:rsidRPr="00FD4C9D" w:rsidRDefault="00CB3263" w:rsidP="00846141">
      <w:pPr>
        <w:widowControl w:val="0"/>
        <w:spacing w:after="0" w:line="276" w:lineRule="auto"/>
        <w:jc w:val="center"/>
        <w:rPr>
          <w:rFonts w:ascii="Times New Roman" w:hAnsi="Times New Roman" w:cs="Times New Roman"/>
          <w:b/>
          <w:sz w:val="24"/>
          <w:szCs w:val="24"/>
        </w:rPr>
      </w:pPr>
      <w:r>
        <w:rPr>
          <w:rFonts w:ascii="Times New Roman" w:hAnsi="Times New Roman" w:cs="Times New Roman"/>
          <w:b/>
          <w:sz w:val="24"/>
          <w:szCs w:val="24"/>
          <w:highlight w:val="green"/>
        </w:rPr>
        <w:t>T</w:t>
      </w:r>
      <w:r w:rsidR="004E2AA3" w:rsidRPr="004E2AA3">
        <w:rPr>
          <w:rFonts w:ascii="Times New Roman" w:hAnsi="Times New Roman" w:cs="Times New Roman"/>
          <w:b/>
          <w:sz w:val="24"/>
          <w:szCs w:val="24"/>
          <w:highlight w:val="green"/>
        </w:rPr>
        <w:t>emporal trends</w:t>
      </w:r>
      <w:r>
        <w:rPr>
          <w:rFonts w:ascii="Times New Roman" w:hAnsi="Times New Roman" w:cs="Times New Roman"/>
          <w:b/>
          <w:sz w:val="24"/>
          <w:szCs w:val="24"/>
          <w:highlight w:val="green"/>
        </w:rPr>
        <w:t xml:space="preserve"> and effects of climate on</w:t>
      </w:r>
      <w:r w:rsidR="00D517C1" w:rsidRPr="004E2AA3">
        <w:rPr>
          <w:rFonts w:ascii="Times New Roman" w:hAnsi="Times New Roman" w:cs="Times New Roman"/>
          <w:b/>
          <w:sz w:val="24"/>
          <w:szCs w:val="24"/>
          <w:highlight w:val="green"/>
        </w:rPr>
        <w:t xml:space="preserve"> </w:t>
      </w:r>
      <w:r>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sidR="005F19A0" w:rsidRPr="004E2AA3">
        <w:rPr>
          <w:rFonts w:ascii="Times New Roman" w:hAnsi="Times New Roman" w:cs="Times New Roman"/>
          <w:b/>
          <w:sz w:val="24"/>
          <w:szCs w:val="24"/>
          <w:highlight w:val="green"/>
        </w:rPr>
        <w:t xml:space="preserve">along </w:t>
      </w:r>
      <w:r w:rsidR="00D517C1" w:rsidRPr="004E2AA3">
        <w:rPr>
          <w:rFonts w:ascii="Times New Roman" w:hAnsi="Times New Roman" w:cs="Times New Roman"/>
          <w:b/>
          <w:sz w:val="24"/>
          <w:szCs w:val="24"/>
          <w:highlight w:val="green"/>
        </w:rPr>
        <w:br/>
      </w:r>
      <w:r w:rsidR="00994B48" w:rsidRPr="004E2AA3">
        <w:rPr>
          <w:rFonts w:ascii="Times New Roman" w:hAnsi="Times New Roman" w:cs="Times New Roman"/>
          <w:b/>
          <w:sz w:val="24"/>
          <w:szCs w:val="24"/>
          <w:highlight w:val="green"/>
        </w:rPr>
        <w:t xml:space="preserve">latitudinal </w:t>
      </w:r>
      <w:r w:rsidR="005F19A0"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005F19A0"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5"/>
      <w:commentRangeStart w:id="6"/>
      <w:r w:rsidRPr="00FD4C9D">
        <w:rPr>
          <w:rFonts w:ascii="Times New Roman" w:hAnsi="Times New Roman" w:cs="Times New Roman"/>
          <w:b/>
          <w:bCs/>
          <w:caps/>
          <w:sz w:val="24"/>
          <w:szCs w:val="24"/>
        </w:rPr>
        <w:t>Introduction</w:t>
      </w:r>
      <w:commentRangeEnd w:id="5"/>
      <w:r w:rsidR="005B26BD">
        <w:rPr>
          <w:rStyle w:val="CommentReference"/>
        </w:rPr>
        <w:commentReference w:id="5"/>
      </w:r>
      <w:commentRangeEnd w:id="6"/>
      <w:r w:rsidR="005B26BD">
        <w:rPr>
          <w:rStyle w:val="CommentReference"/>
        </w:rPr>
        <w:commentReference w:id="6"/>
      </w:r>
    </w:p>
    <w:p w14:paraId="27DADEBB" w14:textId="77777777" w:rsidR="005F19A0" w:rsidRDefault="005F19A0" w:rsidP="005F19A0">
      <w:pPr>
        <w:spacing w:line="276" w:lineRule="auto"/>
        <w:rPr>
          <w:rFonts w:ascii="Times New Roman" w:hAnsi="Times New Roman" w:cs="Times New Roman"/>
          <w:i/>
          <w:sz w:val="24"/>
          <w:szCs w:val="24"/>
        </w:rPr>
      </w:pPr>
      <w:commentRangeStart w:id="7"/>
      <w:r>
        <w:rPr>
          <w:rFonts w:ascii="Times New Roman" w:hAnsi="Times New Roman" w:cs="Times New Roman"/>
          <w:i/>
          <w:sz w:val="24"/>
          <w:szCs w:val="24"/>
        </w:rPr>
        <w:t>General decline in forest bird populations</w:t>
      </w:r>
      <w:commentRangeEnd w:id="7"/>
      <w:r w:rsidR="00047F31">
        <w:rPr>
          <w:rStyle w:val="CommentReference"/>
        </w:rPr>
        <w:commentReference w:id="7"/>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r w:rsidRPr="00077911">
        <w:rPr>
          <w:rFonts w:ascii="Times New Roman" w:hAnsi="Times New Roman" w:cs="Times New Roman"/>
          <w:i/>
          <w:sz w:val="24"/>
          <w:szCs w:val="24"/>
        </w:rPr>
        <w:t>Molothrus ater</w:t>
      </w:r>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commentRangeStart w:id="8"/>
      <w:r>
        <w:rPr>
          <w:rFonts w:ascii="Times New Roman" w:hAnsi="Times New Roman" w:cs="Times New Roman"/>
          <w:i/>
          <w:sz w:val="24"/>
          <w:szCs w:val="24"/>
        </w:rPr>
        <w:t xml:space="preserve">Potential role of global climate change </w:t>
      </w:r>
      <w:commentRangeEnd w:id="8"/>
      <w:r w:rsidR="00047F31">
        <w:rPr>
          <w:rStyle w:val="CommentReference"/>
        </w:rPr>
        <w:commentReference w:id="8"/>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w:t>
      </w:r>
      <w:r>
        <w:rPr>
          <w:rFonts w:ascii="Times New Roman" w:hAnsi="Times New Roman" w:cs="Times New Roman"/>
          <w:sz w:val="24"/>
        </w:rPr>
        <w:lastRenderedPageBreak/>
        <w:t xml:space="preserve">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r w:rsidRPr="00DE42A7">
        <w:rPr>
          <w:rFonts w:ascii="Times New Roman" w:hAnsi="Times New Roman" w:cs="Times New Roman"/>
          <w:i/>
          <w:sz w:val="24"/>
        </w:rPr>
        <w:t>Tachycineta bicolor</w:t>
      </w:r>
      <w:r>
        <w:rPr>
          <w:rFonts w:ascii="Times New Roman" w:hAnsi="Times New Roman" w:cs="Times New Roman"/>
          <w:sz w:val="24"/>
        </w:rPr>
        <w:t>) and pied flycatchers (</w:t>
      </w:r>
      <w:r w:rsidRPr="00DE42A7">
        <w:rPr>
          <w:rFonts w:ascii="Times New Roman" w:hAnsi="Times New Roman" w:cs="Times New Roman"/>
          <w:i/>
          <w:sz w:val="24"/>
        </w:rPr>
        <w:t>Ficedula hypoleuca</w:t>
      </w:r>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w:t>
      </w:r>
      <w:r>
        <w:rPr>
          <w:rFonts w:ascii="Times New Roman" w:hAnsi="Times New Roman" w:cs="Times New Roman"/>
          <w:sz w:val="24"/>
        </w:rPr>
        <w:lastRenderedPageBreak/>
        <w:t xml:space="preserve">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commentRangeStart w:id="9"/>
      <w:r w:rsidRPr="00D77EF1">
        <w:rPr>
          <w:rFonts w:ascii="Times New Roman" w:hAnsi="Times New Roman" w:cs="Times New Roman"/>
          <w:i/>
          <w:sz w:val="24"/>
          <w:szCs w:val="24"/>
        </w:rPr>
        <w:t>Predicted climate changes in the Appalachian Mountains</w:t>
      </w:r>
      <w:commentRangeEnd w:id="9"/>
      <w:r w:rsidR="00047F31">
        <w:rPr>
          <w:rStyle w:val="CommentReference"/>
        </w:rPr>
        <w:commentReference w:id="9"/>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commentRangeStart w:id="10"/>
      <w:commentRangeStart w:id="11"/>
      <w:r w:rsidRPr="00D77EF1">
        <w:rPr>
          <w:rFonts w:ascii="Times New Roman" w:hAnsi="Times New Roman" w:cs="Times New Roman"/>
          <w:i/>
          <w:sz w:val="24"/>
          <w:szCs w:val="24"/>
        </w:rPr>
        <w:t>Justification</w:t>
      </w:r>
      <w:commentRangeEnd w:id="10"/>
      <w:r w:rsidR="00047F31">
        <w:rPr>
          <w:rStyle w:val="CommentReference"/>
        </w:rPr>
        <w:commentReference w:id="10"/>
      </w:r>
      <w:commentRangeEnd w:id="11"/>
      <w:r w:rsidR="00047F31">
        <w:rPr>
          <w:rStyle w:val="CommentReference"/>
        </w:rPr>
        <w:commentReference w:id="11"/>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have attempted to answer similar </w:t>
      </w:r>
      <w:r>
        <w:rPr>
          <w:rFonts w:ascii="Times New Roman" w:hAnsi="Times New Roman" w:cs="Times New Roman"/>
          <w:sz w:val="24"/>
          <w:szCs w:val="24"/>
        </w:rPr>
        <w:lastRenderedPageBreak/>
        <w:t>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2A36D2F4"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A96712">
        <w:rPr>
          <w:rFonts w:ascii="Times New Roman" w:hAnsi="Times New Roman" w:cs="Times New Roman"/>
          <w:sz w:val="24"/>
          <w:szCs w:val="24"/>
        </w:rPr>
        <w:t>explore temporal trends in</w:t>
      </w:r>
      <w:r w:rsidR="00A96712" w:rsidRPr="003E74BF">
        <w:rPr>
          <w:rFonts w:ascii="Times New Roman" w:hAnsi="Times New Roman" w:cs="Times New Roman"/>
          <w:sz w:val="24"/>
          <w:szCs w:val="24"/>
        </w:rPr>
        <w:t xml:space="preserve"> </w:t>
      </w:r>
      <w:r w:rsidR="00A96712">
        <w:rPr>
          <w:rFonts w:ascii="Times New Roman" w:hAnsi="Times New Roman" w:cs="Times New Roman"/>
          <w:sz w:val="24"/>
          <w:szCs w:val="24"/>
        </w:rPr>
        <w:t>forest bird</w:t>
      </w:r>
      <w:r w:rsidR="00A96712" w:rsidRPr="003E74BF">
        <w:rPr>
          <w:rFonts w:ascii="Times New Roman" w:hAnsi="Times New Roman" w:cs="Times New Roman"/>
          <w:sz w:val="24"/>
          <w:szCs w:val="24"/>
        </w:rPr>
        <w:t xml:space="preserve"> communities</w:t>
      </w:r>
      <w:r w:rsidR="00A96712">
        <w:rPr>
          <w:rFonts w:ascii="Times New Roman" w:hAnsi="Times New Roman" w:cs="Times New Roman"/>
          <w:sz w:val="24"/>
          <w:szCs w:val="24"/>
        </w:rPr>
        <w:t xml:space="preserve"> and</w:t>
      </w:r>
      <w:r w:rsidR="00A96712" w:rsidRPr="003E74BF">
        <w:rPr>
          <w:rFonts w:ascii="Times New Roman" w:hAnsi="Times New Roman" w:cs="Times New Roman"/>
          <w:sz w:val="24"/>
          <w:szCs w:val="24"/>
        </w:rPr>
        <w:t xml:space="preserve"> </w:t>
      </w:r>
      <w:r w:rsidR="00717D65">
        <w:rPr>
          <w:rFonts w:ascii="Times New Roman" w:hAnsi="Times New Roman" w:cs="Times New Roman"/>
          <w:sz w:val="24"/>
          <w:szCs w:val="24"/>
        </w:rPr>
        <w:t xml:space="preserve">investigate </w:t>
      </w:r>
      <w:r w:rsidR="0074309A">
        <w:rPr>
          <w:rFonts w:ascii="Times New Roman" w:hAnsi="Times New Roman" w:cs="Times New Roman"/>
          <w:sz w:val="24"/>
          <w:szCs w:val="24"/>
        </w:rPr>
        <w:t>how they are affected by</w:t>
      </w:r>
      <w:r w:rsidR="00717D65">
        <w:rPr>
          <w:rFonts w:ascii="Times New Roman" w:hAnsi="Times New Roman" w:cs="Times New Roman"/>
          <w:sz w:val="24"/>
          <w:szCs w:val="24"/>
        </w:rPr>
        <w:t xml:space="preserve"> climate factor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deciduous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2BA094B1"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long-term temporal trends and relationships with climate factor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w:t>
      </w:r>
      <w:r w:rsidRPr="00F72F13">
        <w:rPr>
          <w:rFonts w:ascii="Times New Roman" w:hAnsi="Times New Roman" w:cs="Times New Roman"/>
          <w:sz w:val="24"/>
          <w:szCs w:val="24"/>
        </w:rPr>
        <w:lastRenderedPageBreak/>
        <w:t>(~35.2° latitude).</w:t>
      </w:r>
      <w:r w:rsidR="00864266">
        <w:rPr>
          <w:rFonts w:ascii="Times New Roman" w:hAnsi="Times New Roman" w:cs="Times New Roman"/>
          <w:sz w:val="24"/>
          <w:szCs w:val="24"/>
        </w:rPr>
        <w:t xml:space="preserve"> All sampling sites considered in this study were located in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r w:rsidRPr="00F72F13">
        <w:rPr>
          <w:rFonts w:ascii="Times New Roman" w:hAnsi="Times New Roman" w:cs="Times New Roman"/>
          <w:sz w:val="24"/>
          <w:szCs w:val="24"/>
        </w:rPr>
        <w:t xml:space="preserve">is located in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Fagus grandifolia</w:t>
      </w:r>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r w:rsidR="0033391A" w:rsidRPr="00F72F13">
        <w:rPr>
          <w:rFonts w:ascii="Times New Roman" w:hAnsi="Times New Roman" w:cs="Times New Roman"/>
          <w:i/>
          <w:sz w:val="24"/>
          <w:szCs w:val="24"/>
        </w:rPr>
        <w:t>Picea rubens</w:t>
      </w:r>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Abies balsamea</w:t>
      </w:r>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Betula papyrifera</w:t>
      </w:r>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Viburnum alnifolium</w:t>
      </w:r>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pensylvanicum</w:t>
      </w:r>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is located in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 xml:space="preserve">is comprised primarily of 70–100 year-old stands with high regional tree diversity and four major forest zones (mixed mesophytic, northern hardwoods, red spruce, and dry oaks). </w:t>
      </w:r>
      <w:r w:rsidR="0033391A" w:rsidRPr="00D459FC">
        <w:rPr>
          <w:rFonts w:ascii="Times New Roman" w:hAnsi="Times New Roman" w:cs="Times New Roman"/>
          <w:sz w:val="24"/>
        </w:rPr>
        <w:t>Mixed mesophytic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Liriodendron tulipifera</w:t>
      </w:r>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prinus</w:t>
      </w:r>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Q. velutina</w:t>
      </w:r>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spp).</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are located in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w:t>
      </w:r>
      <w:r w:rsidR="00414A4B">
        <w:rPr>
          <w:rFonts w:ascii="Times New Roman" w:hAnsi="Times New Roman" w:cs="Times New Roman"/>
          <w:sz w:val="24"/>
          <w:szCs w:val="24"/>
        </w:rPr>
        <w:lastRenderedPageBreak/>
        <w:t>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ate was recorded for all surveys, a subset of surveys wer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12"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r w:rsidR="002A31A6">
        <w:rPr>
          <w:rFonts w:ascii="Times New Roman" w:hAnsi="Times New Roman" w:cs="Times New Roman"/>
          <w:sz w:val="24"/>
        </w:rPr>
        <w:t xml:space="preserve">, and </w:t>
      </w:r>
      <w:r w:rsidR="007C1137">
        <w:rPr>
          <w:rFonts w:ascii="Times New Roman" w:hAnsi="Times New Roman" w:cs="Times New Roman"/>
          <w:sz w:val="24"/>
        </w:rPr>
        <w:t xml:space="preserve">mean </w:t>
      </w:r>
      <w:r w:rsidR="002A31A6">
        <w:rPr>
          <w:rFonts w:ascii="Times New Roman" w:hAnsi="Times New Roman" w:cs="Times New Roman"/>
          <w:sz w:val="24"/>
        </w:rPr>
        <w:t xml:space="preserve">total </w:t>
      </w:r>
      <w:r w:rsidR="002A31A6">
        <w:rPr>
          <w:rFonts w:ascii="Times New Roman" w:hAnsi="Times New Roman" w:cs="Times New Roman"/>
          <w:sz w:val="24"/>
        </w:rPr>
        <w:lastRenderedPageBreak/>
        <w:t>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12"/>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w:t>
      </w:r>
      <w:r w:rsidR="005710A5">
        <w:rPr>
          <w:rFonts w:ascii="Times New Roman" w:hAnsi="Times New Roman" w:cs="Times New Roman"/>
          <w:sz w:val="24"/>
          <w:szCs w:val="24"/>
        </w:rPr>
        <w:lastRenderedPageBreak/>
        <w:t xml:space="preserve">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r w:rsidRPr="00CA4D9C">
        <w:rPr>
          <w:rFonts w:ascii="Times New Roman" w:hAnsi="Times New Roman" w:cs="Times New Roman"/>
          <w:sz w:val="24"/>
          <w:szCs w:val="24"/>
        </w:rPr>
        <w:t xml:space="preserve"> = 1 – (1 – p</w:t>
      </w:r>
      <w:r w:rsidRPr="00CA4D9C">
        <w:rPr>
          <w:rFonts w:ascii="Times New Roman" w:hAnsi="Times New Roman" w:cs="Times New Roman"/>
          <w:sz w:val="24"/>
          <w:szCs w:val="24"/>
          <w:vertAlign w:val="subscript"/>
        </w:rPr>
        <w:t>s,y,r,sp</w:t>
      </w:r>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sampling site, y = year, r = within-survey replicate, sp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xml:space="preserve">. I fit the models in JAGS (Plummer 2003) using the “jagsUI”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autojags”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r w:rsidR="00886DFF">
        <w:rPr>
          <w:rFonts w:ascii="Times New Roman" w:hAnsi="Times New Roman" w:cs="Times New Roman"/>
          <w:sz w:val="24"/>
          <w:szCs w:val="24"/>
        </w:rPr>
        <w:t xml:space="preserve">all of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r w:rsidR="00926168">
        <w:rPr>
          <w:rFonts w:ascii="Times New Roman" w:hAnsi="Times New Roman" w:cs="Times New Roman"/>
          <w:sz w:val="24"/>
        </w:rPr>
        <w:t>glmer</w:t>
      </w:r>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poisson”, optimizer = “bobyqa” (i.e., a specific optimizing function used by the model), and nAGQ = 0</w:t>
      </w:r>
      <w:r w:rsidR="00B76172">
        <w:rPr>
          <w:rFonts w:ascii="Times New Roman" w:hAnsi="Times New Roman" w:cs="Times New Roman"/>
          <w:sz w:val="24"/>
        </w:rPr>
        <w:t xml:space="preserve">. The nAGQ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5D84F2B1"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5C30ED">
        <w:rPr>
          <w:rFonts w:ascii="Times New Roman" w:hAnsi="Times New Roman" w:cs="Times New Roman"/>
          <w:sz w:val="24"/>
          <w:szCs w:val="24"/>
        </w:rPr>
        <w:t>3</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lastRenderedPageBreak/>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used the same methods as for the hierarchical community model to 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04EE4868"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 xml:space="preserve">1. I fit the models in JAGS (Plummer 2003) using the “jagsUI”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autojags”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w:t>
      </w:r>
      <w:r w:rsidR="002A1E73">
        <w:rPr>
          <w:rFonts w:ascii="Times New Roman" w:hAnsi="Times New Roman" w:cs="Times New Roman"/>
          <w:sz w:val="24"/>
        </w:rPr>
        <w:t xml:space="preserve"> (Appendix D)</w:t>
      </w:r>
      <w:r w:rsidR="00B11621" w:rsidRPr="00671020">
        <w:rPr>
          <w:rFonts w:ascii="Times New Roman" w:hAnsi="Times New Roman" w:cs="Times New Roman"/>
          <w:sz w:val="24"/>
        </w:rPr>
        <w:t xml:space="preserve">,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important</w:t>
      </w:r>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w:t>
      </w:r>
      <w:r>
        <w:rPr>
          <w:rFonts w:ascii="Times New Roman" w:hAnsi="Times New Roman" w:cs="Times New Roman"/>
          <w:sz w:val="24"/>
          <w:szCs w:val="24"/>
        </w:rPr>
        <w:lastRenderedPageBreak/>
        <w:t>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5B29930F" w14:textId="705A4BBD" w:rsidR="003D46EE" w:rsidRPr="00FD4C9D" w:rsidRDefault="005F19A0" w:rsidP="007A1808">
      <w:pPr>
        <w:spacing w:line="276" w:lineRule="auto"/>
        <w:rPr>
          <w:rFonts w:ascii="Times New Roman" w:hAnsi="Times New Roman" w:cs="Times New Roman"/>
          <w:b/>
          <w:bCs/>
          <w:sz w:val="24"/>
          <w:szCs w:val="24"/>
        </w:rPr>
      </w:pPr>
      <w:commentRangeStart w:id="13"/>
      <w:commentRangeStart w:id="14"/>
      <w:r>
        <w:rPr>
          <w:rFonts w:ascii="Times New Roman" w:hAnsi="Times New Roman" w:cs="Times New Roman"/>
          <w:b/>
          <w:bCs/>
          <w:sz w:val="24"/>
          <w:szCs w:val="24"/>
        </w:rPr>
        <w:t>RESULTS</w:t>
      </w:r>
      <w:commentRangeEnd w:id="13"/>
      <w:r w:rsidR="00886779">
        <w:rPr>
          <w:rStyle w:val="CommentReference"/>
        </w:rPr>
        <w:commentReference w:id="13"/>
      </w:r>
      <w:commentRangeEnd w:id="14"/>
      <w:r w:rsidR="00834EC9">
        <w:rPr>
          <w:rStyle w:val="CommentReference"/>
        </w:rPr>
        <w:commentReference w:id="14"/>
      </w:r>
    </w:p>
    <w:p w14:paraId="0FCA0AFF" w14:textId="590B5939" w:rsidR="00B25E8A" w:rsidRPr="00354BB5" w:rsidRDefault="00354BB5" w:rsidP="007A1808">
      <w:pPr>
        <w:spacing w:line="276" w:lineRule="auto"/>
        <w:rPr>
          <w:rFonts w:ascii="Times New Roman" w:hAnsi="Times New Roman" w:cs="Times New Roman"/>
          <w:i/>
          <w:iCs/>
          <w:sz w:val="24"/>
          <w:szCs w:val="24"/>
        </w:rPr>
      </w:pPr>
      <w:r w:rsidRPr="00354BB5">
        <w:rPr>
          <w:rFonts w:ascii="Times New Roman" w:hAnsi="Times New Roman" w:cs="Times New Roman"/>
          <w:i/>
          <w:iCs/>
          <w:sz w:val="24"/>
          <w:szCs w:val="24"/>
        </w:rPr>
        <w:t>Overall species richness and guild richness</w:t>
      </w:r>
    </w:p>
    <w:p w14:paraId="163BA1CC" w14:textId="4AB7CC96"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Guild richness model summary</w:t>
      </w:r>
    </w:p>
    <w:p w14:paraId="083065C5" w14:textId="44C1508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guild richness</w:t>
      </w:r>
    </w:p>
    <w:p w14:paraId="473BDA35" w14:textId="6FDB705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guild richness</w:t>
      </w:r>
    </w:p>
    <w:p w14:paraId="23B325B8" w14:textId="50713C7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oral trends in guild richness</w:t>
      </w:r>
    </w:p>
    <w:p w14:paraId="23290463" w14:textId="5FA9C0F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guild richness at varying latitudes and elevations</w:t>
      </w:r>
    </w:p>
    <w:p w14:paraId="778AD473" w14:textId="236AD259" w:rsidR="00886779" w:rsidRDefault="00886779" w:rsidP="007A1808">
      <w:pPr>
        <w:spacing w:line="276" w:lineRule="auto"/>
        <w:rPr>
          <w:rFonts w:ascii="Times New Roman" w:hAnsi="Times New Roman" w:cs="Times New Roman"/>
          <w:sz w:val="24"/>
          <w:szCs w:val="24"/>
        </w:rPr>
      </w:pPr>
    </w:p>
    <w:p w14:paraId="541476B9" w14:textId="0CA11A43" w:rsidR="00354BB5" w:rsidRPr="00354BB5" w:rsidRDefault="00354BB5" w:rsidP="007A1808">
      <w:pPr>
        <w:spacing w:line="276" w:lineRule="auto"/>
        <w:rPr>
          <w:rFonts w:ascii="Times New Roman" w:hAnsi="Times New Roman" w:cs="Times New Roman"/>
          <w:i/>
          <w:iCs/>
          <w:sz w:val="24"/>
          <w:szCs w:val="24"/>
        </w:rPr>
      </w:pPr>
      <w:r w:rsidRPr="00354BB5">
        <w:rPr>
          <w:rFonts w:ascii="Times New Roman" w:hAnsi="Times New Roman" w:cs="Times New Roman"/>
          <w:i/>
          <w:iCs/>
          <w:sz w:val="24"/>
          <w:szCs w:val="24"/>
        </w:rPr>
        <w:t>Focal forest songbird species</w:t>
      </w:r>
    </w:p>
    <w:p w14:paraId="2935850E" w14:textId="3EDF239D"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Focal species model summary</w:t>
      </w:r>
    </w:p>
    <w:p w14:paraId="053E2775" w14:textId="3B9E764E"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focal species</w:t>
      </w:r>
    </w:p>
    <w:p w14:paraId="3C7C5DEA" w14:textId="72EFA8BF"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focal species</w:t>
      </w:r>
    </w:p>
    <w:p w14:paraId="0A2BAC82" w14:textId="1878719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oral trends in focal species</w:t>
      </w:r>
    </w:p>
    <w:p w14:paraId="4885AA2D" w14:textId="70FA1D7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focal species at varying latitudes and elevations</w:t>
      </w:r>
    </w:p>
    <w:p w14:paraId="426E2E07" w14:textId="77777777" w:rsidR="00886779" w:rsidRPr="00FD4C9D" w:rsidRDefault="00886779" w:rsidP="007A1808">
      <w:pPr>
        <w:spacing w:line="276" w:lineRule="auto"/>
        <w:rPr>
          <w:rFonts w:ascii="Times New Roman" w:hAnsi="Times New Roman" w:cs="Times New Roman"/>
          <w:sz w:val="24"/>
          <w:szCs w:val="24"/>
        </w:rPr>
      </w:pP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70FF843A"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7DE1EF3A" w:rsidR="005F19A0" w:rsidRPr="00FD4C9D" w:rsidRDefault="00440898"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Sillett, Matthew Ayres, Mike Hallworth, Catherine Johnson, Bob Cooper, Richard Chandler, and Sheryl </w:t>
      </w:r>
      <w:r w:rsidR="008A2F68">
        <w:rPr>
          <w:rFonts w:ascii="Times New Roman" w:hAnsi="Times New Roman" w:cs="Times New Roman"/>
          <w:sz w:val="24"/>
          <w:szCs w:val="24"/>
        </w:rPr>
        <w:lastRenderedPageBreak/>
        <w:t xml:space="preserve">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326C76D3" w14:textId="06175D50" w:rsidR="00F866D0" w:rsidRDefault="00F866D0" w:rsidP="007A1808">
      <w:pPr>
        <w:spacing w:line="276" w:lineRule="auto"/>
        <w:rPr>
          <w:rFonts w:ascii="Times New Roman" w:hAnsi="Times New Roman" w:cs="Times New Roman"/>
          <w:b/>
          <w:bCs/>
          <w:caps/>
          <w:sz w:val="24"/>
          <w:szCs w:val="24"/>
        </w:rPr>
      </w:pPr>
    </w:p>
    <w:p w14:paraId="496385AD" w14:textId="0A0C1FDC" w:rsidR="00F866D0" w:rsidRDefault="00F866D0" w:rsidP="007A1808">
      <w:pPr>
        <w:spacing w:line="276" w:lineRule="auto"/>
        <w:rPr>
          <w:rFonts w:ascii="Times New Roman" w:hAnsi="Times New Roman" w:cs="Times New Roman"/>
          <w:b/>
          <w:bCs/>
          <w:caps/>
          <w:sz w:val="24"/>
          <w:szCs w:val="24"/>
        </w:rPr>
      </w:pPr>
    </w:p>
    <w:p w14:paraId="0E2EDE84" w14:textId="371B2C25" w:rsidR="00F866D0" w:rsidRDefault="00F866D0" w:rsidP="007A1808">
      <w:pPr>
        <w:spacing w:line="276" w:lineRule="auto"/>
        <w:rPr>
          <w:rFonts w:ascii="Times New Roman" w:hAnsi="Times New Roman" w:cs="Times New Roman"/>
          <w:b/>
          <w:bCs/>
          <w:caps/>
          <w:sz w:val="24"/>
          <w:szCs w:val="24"/>
        </w:rPr>
      </w:pPr>
    </w:p>
    <w:p w14:paraId="28795824" w14:textId="5237289B" w:rsidR="00F866D0" w:rsidRDefault="00F866D0" w:rsidP="007A1808">
      <w:pPr>
        <w:spacing w:line="276" w:lineRule="auto"/>
        <w:rPr>
          <w:rFonts w:ascii="Times New Roman" w:hAnsi="Times New Roman" w:cs="Times New Roman"/>
          <w:b/>
          <w:bCs/>
          <w:caps/>
          <w:sz w:val="24"/>
          <w:szCs w:val="24"/>
        </w:rPr>
      </w:pPr>
    </w:p>
    <w:p w14:paraId="291D9FBF" w14:textId="70862944" w:rsidR="00F866D0" w:rsidRDefault="00F866D0" w:rsidP="007A1808">
      <w:pPr>
        <w:spacing w:line="276" w:lineRule="auto"/>
        <w:rPr>
          <w:rFonts w:ascii="Times New Roman" w:hAnsi="Times New Roman" w:cs="Times New Roman"/>
          <w:b/>
          <w:bCs/>
          <w:caps/>
          <w:sz w:val="24"/>
          <w:szCs w:val="24"/>
        </w:rPr>
      </w:pPr>
    </w:p>
    <w:p w14:paraId="65EA0F76" w14:textId="5F600226" w:rsidR="00F866D0" w:rsidRDefault="00F866D0" w:rsidP="007A1808">
      <w:pPr>
        <w:spacing w:line="276" w:lineRule="auto"/>
        <w:rPr>
          <w:rFonts w:ascii="Times New Roman" w:hAnsi="Times New Roman" w:cs="Times New Roman"/>
          <w:b/>
          <w:bCs/>
          <w:caps/>
          <w:sz w:val="24"/>
          <w:szCs w:val="24"/>
        </w:rPr>
      </w:pPr>
    </w:p>
    <w:p w14:paraId="013F554F" w14:textId="77777777" w:rsidR="00F866D0" w:rsidRDefault="00F866D0"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067CBE">
              <w:rPr>
                <w:rFonts w:ascii="Times New Roman" w:eastAsia="Times New Roman" w:hAnsi="Times New Roman" w:cs="Times New Roman"/>
                <w:i/>
                <w:iCs/>
                <w:color w:val="000000"/>
                <w:sz w:val="24"/>
                <w:szCs w:val="24"/>
              </w:rPr>
              <w:t>Catharus ustulatu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Empidonax flaviventris</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Empidonax virescens</w:t>
            </w:r>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itri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Helmitheros vermivorum</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fusca</w:t>
            </w:r>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caerulescens</w:t>
            </w:r>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rdellina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Empidonax minimus</w:t>
            </w:r>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tharus fuscescens</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Northern parula</w:t>
            </w:r>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iurus aurocapill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5" w:name="_Hlk82986315"/>
      <w:r w:rsidRPr="00671020">
        <w:rPr>
          <w:rFonts w:ascii="Times New Roman" w:hAnsi="Times New Roman" w:cs="Times New Roman"/>
          <w:sz w:val="24"/>
        </w:rPr>
        <w:t xml:space="preserve">Table 2. List of </w:t>
      </w:r>
      <w:r w:rsidR="00241CDE">
        <w:rPr>
          <w:rFonts w:ascii="Times New Roman" w:hAnsi="Times New Roman" w:cs="Times New Roman"/>
          <w:sz w:val="24"/>
        </w:rPr>
        <w:t xml:space="preserve">temporal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variable type: 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1038883D" w14:textId="77777777" w:rsidR="00CF456E" w:rsidRDefault="00CF456E" w:rsidP="005F19A0">
      <w:pPr>
        <w:spacing w:line="276" w:lineRule="auto"/>
        <w:rPr>
          <w:rFonts w:ascii="Times New Roman" w:hAnsi="Times New Roman" w:cs="Times New Roman"/>
          <w:sz w:val="24"/>
          <w:szCs w:val="24"/>
        </w:rPr>
        <w:sectPr w:rsidR="00CF456E">
          <w:pgSz w:w="12240" w:h="15840"/>
          <w:pgMar w:top="1440" w:right="1440" w:bottom="1440" w:left="1440" w:header="720" w:footer="720" w:gutter="0"/>
          <w:cols w:space="720"/>
          <w:docGrid w:linePitch="360"/>
        </w:sectPr>
      </w:pPr>
    </w:p>
    <w:p w14:paraId="6C4FE2C2" w14:textId="4F462213" w:rsidR="00CF456E"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3. </w:t>
      </w:r>
      <w:r w:rsidR="000271E3">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71020">
        <w:rPr>
          <w:rFonts w:ascii="Times New Roman" w:hAnsi="Times New Roman" w:cs="Times New Roman"/>
          <w:sz w:val="24"/>
          <w:szCs w:val="24"/>
        </w:rPr>
        <w:t>predictor variables</w:t>
      </w:r>
      <w:r w:rsidR="000271E3">
        <w:rPr>
          <w:rFonts w:ascii="Times New Roman" w:hAnsi="Times New Roman" w:cs="Times New Roman"/>
          <w:sz w:val="24"/>
          <w:szCs w:val="24"/>
        </w:rPr>
        <w:t xml:space="preserve"> (YR = year, EL = elevation, ASP = aspect, TPI = </w:t>
      </w:r>
      <w:r w:rsidR="001811C4">
        <w:rPr>
          <w:rFonts w:ascii="Times New Roman" w:hAnsi="Times New Roman" w:cs="Times New Roman"/>
          <w:sz w:val="24"/>
          <w:szCs w:val="24"/>
        </w:rPr>
        <w:t>topographic</w:t>
      </w:r>
      <w:r w:rsidR="000271E3">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71020">
        <w:rPr>
          <w:rFonts w:ascii="Times New Roman" w:hAnsi="Times New Roman" w:cs="Times New Roman"/>
          <w:sz w:val="24"/>
          <w:szCs w:val="24"/>
        </w:rPr>
        <w:t xml:space="preserve"> </w:t>
      </w:r>
      <w:r w:rsidR="000271E3">
        <w:rPr>
          <w:rFonts w:ascii="Times New Roman" w:hAnsi="Times New Roman" w:cs="Times New Roman"/>
          <w:sz w:val="24"/>
          <w:szCs w:val="24"/>
        </w:rPr>
        <w:t xml:space="preserve">corresponding to overall species richness (ALL), the 4 guild designations (NORTH, SOUTH, TRAILING, and GENERAL), and </w:t>
      </w:r>
      <w:r w:rsidR="00876121" w:rsidRPr="00671020">
        <w:rPr>
          <w:rFonts w:ascii="Times New Roman" w:hAnsi="Times New Roman" w:cs="Times New Roman"/>
          <w:sz w:val="24"/>
          <w:szCs w:val="24"/>
        </w:rPr>
        <w:t>the 1</w:t>
      </w:r>
      <w:r w:rsidR="000271E3">
        <w:rPr>
          <w:rFonts w:ascii="Times New Roman" w:hAnsi="Times New Roman" w:cs="Times New Roman"/>
          <w:sz w:val="24"/>
          <w:szCs w:val="24"/>
        </w:rPr>
        <w:t>6</w:t>
      </w:r>
      <w:r w:rsidR="00876121" w:rsidRPr="00671020">
        <w:rPr>
          <w:rFonts w:ascii="Times New Roman" w:hAnsi="Times New Roman" w:cs="Times New Roman"/>
          <w:sz w:val="24"/>
          <w:szCs w:val="24"/>
        </w:rPr>
        <w:t xml:space="preserve"> focal forest songbird species</w:t>
      </w:r>
      <w:r w:rsidR="00876121">
        <w:rPr>
          <w:rFonts w:ascii="Times New Roman" w:hAnsi="Times New Roman" w:cs="Times New Roman"/>
          <w:sz w:val="24"/>
          <w:szCs w:val="24"/>
        </w:rPr>
        <w:t xml:space="preserve"> (</w:t>
      </w:r>
      <w:r w:rsidR="009968CB">
        <w:rPr>
          <w:rFonts w:ascii="Times New Roman" w:hAnsi="Times New Roman" w:cs="Times New Roman"/>
          <w:sz w:val="24"/>
          <w:szCs w:val="24"/>
        </w:rPr>
        <w:t xml:space="preserve">SPP; </w:t>
      </w:r>
      <w:r w:rsidR="00876121">
        <w:rPr>
          <w:rFonts w:ascii="Times New Roman" w:hAnsi="Times New Roman" w:cs="Times New Roman"/>
          <w:sz w:val="24"/>
          <w:szCs w:val="24"/>
        </w:rPr>
        <w:t>see Table 1 for species codes)</w:t>
      </w:r>
      <w:r w:rsidR="000271E3">
        <w:rPr>
          <w:rFonts w:ascii="Times New Roman" w:hAnsi="Times New Roman" w:cs="Times New Roman"/>
          <w:sz w:val="24"/>
          <w:szCs w:val="24"/>
        </w:rPr>
        <w:t>, arranged by guild designation and family (PA = Parulidae, TU = Turdidae, TY = Tyrannidae)</w:t>
      </w:r>
      <w:r w:rsidR="00876121" w:rsidRPr="00671020">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0271E3"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0271E3" w:rsidRDefault="009968CB" w:rsidP="009968CB">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P</w:t>
            </w:r>
          </w:p>
        </w:tc>
      </w:tr>
      <w:tr w:rsidR="000271E3" w:rsidRPr="000271E3"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r>
      <w:tr w:rsidR="000271E3" w:rsidRPr="000271E3"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r>
      <w:tr w:rsidR="000271E3" w:rsidRPr="000271E3"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8</w:t>
            </w:r>
          </w:p>
        </w:tc>
      </w:tr>
      <w:tr w:rsidR="000271E3" w:rsidRPr="000271E3"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52</w:t>
            </w:r>
          </w:p>
        </w:tc>
      </w:tr>
      <w:tr w:rsidR="000271E3" w:rsidRPr="000271E3"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63</w:t>
            </w:r>
          </w:p>
        </w:tc>
      </w:tr>
      <w:tr w:rsidR="000271E3" w:rsidRPr="000271E3"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23</w:t>
            </w:r>
          </w:p>
        </w:tc>
      </w:tr>
      <w:tr w:rsidR="000271E3" w:rsidRPr="000271E3"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2</w:t>
            </w:r>
          </w:p>
        </w:tc>
      </w:tr>
      <w:tr w:rsidR="000271E3" w:rsidRPr="000271E3"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r>
      <w:tr w:rsidR="000271E3" w:rsidRPr="000271E3"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1</w:t>
            </w:r>
          </w:p>
        </w:tc>
      </w:tr>
      <w:tr w:rsidR="000271E3" w:rsidRPr="000271E3"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39</w:t>
            </w:r>
          </w:p>
        </w:tc>
      </w:tr>
      <w:tr w:rsidR="000271E3" w:rsidRPr="000271E3"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1</w:t>
            </w:r>
          </w:p>
        </w:tc>
        <w:tc>
          <w:tcPr>
            <w:tcW w:w="960" w:type="dxa"/>
            <w:tcBorders>
              <w:top w:val="nil"/>
              <w:left w:val="nil"/>
              <w:bottom w:val="nil"/>
              <w:right w:val="nil"/>
            </w:tcBorders>
            <w:shd w:val="clear" w:color="auto" w:fill="auto"/>
            <w:noWrap/>
            <w:vAlign w:val="center"/>
            <w:hideMark/>
          </w:tcPr>
          <w:p w14:paraId="3842005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34</w:t>
            </w:r>
          </w:p>
        </w:tc>
        <w:tc>
          <w:tcPr>
            <w:tcW w:w="960" w:type="dxa"/>
            <w:tcBorders>
              <w:top w:val="nil"/>
              <w:left w:val="nil"/>
              <w:bottom w:val="nil"/>
              <w:right w:val="nil"/>
            </w:tcBorders>
            <w:shd w:val="clear" w:color="auto" w:fill="auto"/>
            <w:noWrap/>
            <w:vAlign w:val="center"/>
            <w:hideMark/>
          </w:tcPr>
          <w:p w14:paraId="57137F5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5</w:t>
            </w:r>
          </w:p>
        </w:tc>
        <w:tc>
          <w:tcPr>
            <w:tcW w:w="960" w:type="dxa"/>
            <w:tcBorders>
              <w:top w:val="nil"/>
              <w:left w:val="nil"/>
              <w:bottom w:val="nil"/>
              <w:right w:val="nil"/>
            </w:tcBorders>
            <w:shd w:val="clear" w:color="auto" w:fill="auto"/>
            <w:noWrap/>
            <w:vAlign w:val="center"/>
            <w:hideMark/>
          </w:tcPr>
          <w:p w14:paraId="22090AD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60</w:t>
            </w:r>
          </w:p>
        </w:tc>
        <w:tc>
          <w:tcPr>
            <w:tcW w:w="960" w:type="dxa"/>
            <w:tcBorders>
              <w:top w:val="nil"/>
              <w:left w:val="nil"/>
              <w:bottom w:val="nil"/>
              <w:right w:val="nil"/>
            </w:tcBorders>
            <w:shd w:val="clear" w:color="auto" w:fill="auto"/>
            <w:noWrap/>
            <w:vAlign w:val="center"/>
            <w:hideMark/>
          </w:tcPr>
          <w:p w14:paraId="2BF52DE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7</w:t>
            </w:r>
          </w:p>
        </w:tc>
        <w:tc>
          <w:tcPr>
            <w:tcW w:w="960" w:type="dxa"/>
            <w:tcBorders>
              <w:top w:val="nil"/>
              <w:left w:val="nil"/>
              <w:bottom w:val="nil"/>
              <w:right w:val="nil"/>
            </w:tcBorders>
            <w:shd w:val="clear" w:color="auto" w:fill="auto"/>
            <w:noWrap/>
            <w:vAlign w:val="center"/>
            <w:hideMark/>
          </w:tcPr>
          <w:p w14:paraId="77EFE7C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6</w:t>
            </w:r>
          </w:p>
        </w:tc>
      </w:tr>
      <w:tr w:rsidR="000271E3" w:rsidRPr="000271E3"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r>
      <w:tr w:rsidR="000271E3" w:rsidRPr="000271E3"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13</w:t>
            </w:r>
          </w:p>
        </w:tc>
      </w:tr>
      <w:tr w:rsidR="000271E3" w:rsidRPr="000271E3"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r>
      <w:tr w:rsidR="000271E3" w:rsidRPr="000271E3"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7</w:t>
            </w:r>
          </w:p>
        </w:tc>
      </w:tr>
      <w:tr w:rsidR="000271E3" w:rsidRPr="000271E3"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5</w:t>
            </w:r>
          </w:p>
        </w:tc>
      </w:tr>
      <w:tr w:rsidR="000271E3" w:rsidRPr="000271E3"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2</w:t>
            </w:r>
          </w:p>
        </w:tc>
      </w:tr>
      <w:tr w:rsidR="000271E3" w:rsidRPr="000271E3"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5</w:t>
            </w:r>
          </w:p>
        </w:tc>
      </w:tr>
      <w:tr w:rsidR="000271E3" w:rsidRPr="000271E3"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0271E3"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r>
      <w:tr w:rsidR="000271E3" w:rsidRPr="000271E3"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0271E3"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1</w:t>
            </w:r>
          </w:p>
        </w:tc>
      </w:tr>
      <w:tr w:rsidR="000271E3" w:rsidRPr="000271E3"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0271E3" w:rsidRDefault="000271E3" w:rsidP="000271E3">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8</w:t>
            </w:r>
          </w:p>
        </w:tc>
      </w:tr>
    </w:tbl>
    <w:p w14:paraId="606422C9" w14:textId="77777777" w:rsidR="000271E3" w:rsidRDefault="000271E3" w:rsidP="005F19A0">
      <w:pPr>
        <w:spacing w:line="276" w:lineRule="auto"/>
        <w:rPr>
          <w:rFonts w:ascii="Times New Roman" w:hAnsi="Times New Roman" w:cs="Times New Roman"/>
          <w:sz w:val="24"/>
          <w:szCs w:val="24"/>
        </w:rPr>
      </w:pPr>
    </w:p>
    <w:p w14:paraId="432522A8" w14:textId="399EA6BC" w:rsidR="00660E50" w:rsidRDefault="00660E50" w:rsidP="00660E50">
      <w:pPr>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Direction (indicated by color) and statistical significance (indicated by bold type) of slope coefficients for the 2-way interactions between elevation (EL) or mean temperature (MT) and year (YR), SD temperature (SDT), current precipitation (CP), </w:t>
      </w:r>
      <w:r w:rsidR="00C06500">
        <w:rPr>
          <w:rFonts w:ascii="Times New Roman" w:hAnsi="Times New Roman" w:cs="Times New Roman"/>
          <w:sz w:val="24"/>
          <w:szCs w:val="24"/>
        </w:rPr>
        <w:t xml:space="preserve">and </w:t>
      </w:r>
      <w:r>
        <w:rPr>
          <w:rFonts w:ascii="Times New Roman" w:hAnsi="Times New Roman" w:cs="Times New Roman"/>
          <w:sz w:val="24"/>
          <w:szCs w:val="24"/>
        </w:rPr>
        <w:t>previous precipitation (PP)</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corresponding to overall species richness (ALL), the 4 guild designations (NORTH, SOUTH, TRAILING, and GENERAL), and </w:t>
      </w:r>
      <w:r w:rsidRPr="00671020">
        <w:rPr>
          <w:rFonts w:ascii="Times New Roman" w:hAnsi="Times New Roman" w:cs="Times New Roman"/>
          <w:sz w:val="24"/>
          <w:szCs w:val="24"/>
        </w:rPr>
        <w:t>the 1</w:t>
      </w:r>
      <w:r>
        <w:rPr>
          <w:rFonts w:ascii="Times New Roman" w:hAnsi="Times New Roman" w:cs="Times New Roman"/>
          <w:sz w:val="24"/>
          <w:szCs w:val="24"/>
        </w:rPr>
        <w:t>6</w:t>
      </w:r>
      <w:r w:rsidRPr="00671020">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SPP; see Table 1 for species codes), arranged by guild designation and family (PA = Parulidae, TU = Turdidae, TY = Tyrannidae)</w:t>
      </w:r>
      <w:r w:rsidRPr="00671020">
        <w:rPr>
          <w:rFonts w:ascii="Times New Roman" w:hAnsi="Times New Roman" w:cs="Times New Roman"/>
          <w:sz w:val="24"/>
          <w:szCs w:val="24"/>
        </w:rPr>
        <w:t>.</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60E50"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60E50" w:rsidRDefault="00660E50" w:rsidP="00B15FBA">
            <w:pPr>
              <w:spacing w:after="0" w:line="240" w:lineRule="auto"/>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YR</w:t>
            </w:r>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MT</w:t>
            </w:r>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SDT</w:t>
            </w:r>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CP</w:t>
            </w:r>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PP</w:t>
            </w:r>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YR</w:t>
            </w:r>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SDT</w:t>
            </w:r>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CP</w:t>
            </w:r>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PP</w:t>
            </w:r>
          </w:p>
        </w:tc>
      </w:tr>
      <w:tr w:rsidR="00660E50" w:rsidRPr="00660E50"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60E50" w:rsidRDefault="00660E50" w:rsidP="00B15FBA">
            <w:pPr>
              <w:spacing w:after="0" w:line="240" w:lineRule="auto"/>
              <w:jc w:val="center"/>
              <w:rPr>
                <w:rFonts w:ascii="Times New Roman" w:eastAsia="Times New Roman" w:hAnsi="Times New Roman" w:cs="Times New Roman"/>
              </w:rPr>
            </w:pPr>
            <w:r w:rsidRPr="00660E50">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r>
      <w:tr w:rsidR="00660E50" w:rsidRPr="00660E50"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r>
      <w:tr w:rsidR="00660E50" w:rsidRPr="00660E50"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327</w:t>
            </w:r>
          </w:p>
        </w:tc>
      </w:tr>
      <w:tr w:rsidR="00660E50" w:rsidRPr="00660E50"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5</w:t>
            </w:r>
          </w:p>
        </w:tc>
      </w:tr>
      <w:tr w:rsidR="00660E50" w:rsidRPr="00660E50"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r>
      <w:tr w:rsidR="00660E50" w:rsidRPr="00660E50"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2</w:t>
            </w:r>
          </w:p>
        </w:tc>
      </w:tr>
      <w:tr w:rsidR="00660E50" w:rsidRPr="00660E50"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99</w:t>
            </w:r>
          </w:p>
        </w:tc>
      </w:tr>
      <w:tr w:rsidR="00660E50" w:rsidRPr="00660E50"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7</w:t>
            </w:r>
          </w:p>
        </w:tc>
      </w:tr>
      <w:tr w:rsidR="00660E50" w:rsidRPr="00660E50"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r>
      <w:tr w:rsidR="00660E50" w:rsidRPr="00660E50"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5</w:t>
            </w:r>
          </w:p>
        </w:tc>
      </w:tr>
      <w:tr w:rsidR="00660E50" w:rsidRPr="00660E50"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r>
      <w:tr w:rsidR="00660E50" w:rsidRPr="00660E50"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5</w:t>
            </w:r>
          </w:p>
        </w:tc>
      </w:tr>
      <w:tr w:rsidR="00660E50" w:rsidRPr="00660E50"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60E50"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r>
      <w:tr w:rsidR="00660E50" w:rsidRPr="00660E50"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10</w:t>
            </w:r>
          </w:p>
        </w:tc>
      </w:tr>
      <w:tr w:rsidR="00660E50" w:rsidRPr="00660E50"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0</w:t>
            </w:r>
          </w:p>
        </w:tc>
      </w:tr>
      <w:tr w:rsidR="00660E50" w:rsidRPr="00660E50"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0</w:t>
            </w:r>
          </w:p>
        </w:tc>
      </w:tr>
      <w:tr w:rsidR="00660E50" w:rsidRPr="00660E50"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r>
      <w:tr w:rsidR="00660E50" w:rsidRPr="00660E50"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60E50"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5</w:t>
            </w:r>
          </w:p>
        </w:tc>
      </w:tr>
      <w:tr w:rsidR="00660E50" w:rsidRPr="00660E50"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60E50" w:rsidRDefault="00660E50" w:rsidP="00660E50">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6</w:t>
            </w:r>
          </w:p>
        </w:tc>
      </w:tr>
    </w:tbl>
    <w:p w14:paraId="63CF5271" w14:textId="231A4DBD" w:rsidR="00660E50" w:rsidRPr="00660E50" w:rsidRDefault="00660E50" w:rsidP="00660E50">
      <w:pPr>
        <w:rPr>
          <w:rFonts w:ascii="Times New Roman" w:hAnsi="Times New Roman" w:cs="Times New Roman"/>
          <w:sz w:val="24"/>
          <w:szCs w:val="24"/>
        </w:rPr>
        <w:sectPr w:rsidR="00660E50" w:rsidRPr="00660E50" w:rsidSect="00CF456E">
          <w:pgSz w:w="15840" w:h="12240" w:orient="landscape"/>
          <w:pgMar w:top="1440" w:right="1440" w:bottom="1440" w:left="1440" w:header="720" w:footer="720" w:gutter="0"/>
          <w:cols w:space="720"/>
          <w:docGrid w:linePitch="360"/>
        </w:sectPr>
      </w:pPr>
    </w:p>
    <w:p w14:paraId="4AA57D4A" w14:textId="7AE7F557" w:rsidR="00E27D9E"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C06500">
        <w:rPr>
          <w:rFonts w:ascii="Times New Roman" w:hAnsi="Times New Roman" w:cs="Times New Roman"/>
          <w:sz w:val="24"/>
          <w:szCs w:val="24"/>
        </w:rPr>
        <w:t>5</w:t>
      </w:r>
      <w:r w:rsidRPr="00FD4C9D">
        <w:rPr>
          <w:rFonts w:ascii="Times New Roman" w:hAnsi="Times New Roman" w:cs="Times New Roman"/>
          <w:sz w:val="24"/>
          <w:szCs w:val="24"/>
        </w:rPr>
        <w:t xml:space="preserve">. </w:t>
      </w:r>
      <w:r w:rsidR="00C06500">
        <w:rPr>
          <w:rFonts w:ascii="Times New Roman" w:hAnsi="Times New Roman" w:cs="Times New Roman"/>
          <w:sz w:val="24"/>
          <w:szCs w:val="24"/>
        </w:rPr>
        <w:t>Direction (indicated by color) and statistical significance (indicated by bold type) of slope coefficients for the 3-way interactions among mean temperature (MT) and elevation (EL) and year (YR), SD temperature (SDT), current precipitation (CP), and previous precipitation (PP)</w:t>
      </w:r>
      <w:r w:rsidR="00C06500" w:rsidRPr="00671020">
        <w:rPr>
          <w:rFonts w:ascii="Times New Roman" w:hAnsi="Times New Roman" w:cs="Times New Roman"/>
          <w:sz w:val="24"/>
          <w:szCs w:val="24"/>
        </w:rPr>
        <w:t xml:space="preserve"> </w:t>
      </w:r>
      <w:r w:rsidR="00C06500">
        <w:rPr>
          <w:rFonts w:ascii="Times New Roman" w:hAnsi="Times New Roman" w:cs="Times New Roman"/>
          <w:sz w:val="24"/>
          <w:szCs w:val="24"/>
        </w:rPr>
        <w:t xml:space="preserve">corresponding to overall species richness (ALL), the 4 guild designations (NORTH, SOUTH, TRAILING, and GENERAL), and </w:t>
      </w:r>
      <w:r w:rsidR="00C06500" w:rsidRPr="00671020">
        <w:rPr>
          <w:rFonts w:ascii="Times New Roman" w:hAnsi="Times New Roman" w:cs="Times New Roman"/>
          <w:sz w:val="24"/>
          <w:szCs w:val="24"/>
        </w:rPr>
        <w:t>the 1</w:t>
      </w:r>
      <w:r w:rsidR="00C06500">
        <w:rPr>
          <w:rFonts w:ascii="Times New Roman" w:hAnsi="Times New Roman" w:cs="Times New Roman"/>
          <w:sz w:val="24"/>
          <w:szCs w:val="24"/>
        </w:rPr>
        <w:t>6</w:t>
      </w:r>
      <w:r w:rsidR="00C06500" w:rsidRPr="00671020">
        <w:rPr>
          <w:rFonts w:ascii="Times New Roman" w:hAnsi="Times New Roman" w:cs="Times New Roman"/>
          <w:sz w:val="24"/>
          <w:szCs w:val="24"/>
        </w:rPr>
        <w:t xml:space="preserve"> focal forest songbird species</w:t>
      </w:r>
      <w:r w:rsidR="00C06500">
        <w:rPr>
          <w:rFonts w:ascii="Times New Roman" w:hAnsi="Times New Roman" w:cs="Times New Roman"/>
          <w:sz w:val="24"/>
          <w:szCs w:val="24"/>
        </w:rPr>
        <w:t xml:space="preserve"> (SPP; see Table 1 for species codes), arranged by guild designation and family (PA = Parulidae, TU = Turdidae, TY = Tyrannidae)</w:t>
      </w:r>
      <w:r w:rsidR="00C06500" w:rsidRPr="00671020">
        <w:rPr>
          <w:rFonts w:ascii="Times New Roman" w:hAnsi="Times New Roman" w:cs="Times New Roman"/>
          <w:sz w:val="24"/>
          <w:szCs w:val="24"/>
        </w:rPr>
        <w:t>.</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C06500"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C06500" w:rsidRDefault="00C06500" w:rsidP="00B15FBA">
            <w:pPr>
              <w:spacing w:after="0" w:line="240" w:lineRule="auto"/>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YR</w:t>
            </w:r>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SDT</w:t>
            </w:r>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CP</w:t>
            </w:r>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PP</w:t>
            </w:r>
          </w:p>
        </w:tc>
      </w:tr>
      <w:tr w:rsidR="00C06500" w:rsidRPr="00C06500"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r>
      <w:tr w:rsidR="00C06500" w:rsidRPr="00C06500"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r>
      <w:tr w:rsidR="00C06500" w:rsidRPr="00C06500"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83</w:t>
            </w:r>
          </w:p>
        </w:tc>
      </w:tr>
      <w:tr w:rsidR="00C06500" w:rsidRPr="00C06500"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r>
      <w:tr w:rsidR="00C06500" w:rsidRPr="00C06500"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3</w:t>
            </w:r>
          </w:p>
        </w:tc>
      </w:tr>
      <w:tr w:rsidR="00C06500" w:rsidRPr="00C06500"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14</w:t>
            </w:r>
          </w:p>
        </w:tc>
      </w:tr>
      <w:tr w:rsidR="00C06500" w:rsidRPr="00C06500"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7</w:t>
            </w:r>
          </w:p>
        </w:tc>
      </w:tr>
      <w:tr w:rsidR="00C06500" w:rsidRPr="00C06500"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39</w:t>
            </w:r>
          </w:p>
        </w:tc>
      </w:tr>
      <w:tr w:rsidR="00C06500" w:rsidRPr="00C06500"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1</w:t>
            </w:r>
          </w:p>
        </w:tc>
      </w:tr>
      <w:tr w:rsidR="00C06500" w:rsidRPr="00C06500"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6</w:t>
            </w:r>
          </w:p>
        </w:tc>
        <w:tc>
          <w:tcPr>
            <w:tcW w:w="1480" w:type="dxa"/>
            <w:tcBorders>
              <w:top w:val="nil"/>
              <w:left w:val="nil"/>
              <w:bottom w:val="nil"/>
              <w:right w:val="nil"/>
            </w:tcBorders>
            <w:shd w:val="clear" w:color="auto" w:fill="auto"/>
            <w:noWrap/>
            <w:vAlign w:val="center"/>
            <w:hideMark/>
          </w:tcPr>
          <w:p w14:paraId="5CE1674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45</w:t>
            </w:r>
          </w:p>
        </w:tc>
        <w:tc>
          <w:tcPr>
            <w:tcW w:w="1320" w:type="dxa"/>
            <w:tcBorders>
              <w:top w:val="nil"/>
              <w:left w:val="nil"/>
              <w:bottom w:val="nil"/>
              <w:right w:val="nil"/>
            </w:tcBorders>
            <w:shd w:val="clear" w:color="auto" w:fill="auto"/>
            <w:noWrap/>
            <w:vAlign w:val="center"/>
            <w:hideMark/>
          </w:tcPr>
          <w:p w14:paraId="4E4374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11</w:t>
            </w:r>
          </w:p>
        </w:tc>
      </w:tr>
      <w:tr w:rsidR="00C06500" w:rsidRPr="00C06500"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8</w:t>
            </w:r>
          </w:p>
        </w:tc>
      </w:tr>
      <w:tr w:rsidR="00C06500" w:rsidRPr="00C06500"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54</w:t>
            </w:r>
          </w:p>
        </w:tc>
      </w:tr>
      <w:tr w:rsidR="00C06500" w:rsidRPr="00C06500"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62</w:t>
            </w:r>
          </w:p>
        </w:tc>
      </w:tr>
      <w:tr w:rsidR="00C06500" w:rsidRPr="00C06500"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01</w:t>
            </w:r>
          </w:p>
        </w:tc>
      </w:tr>
      <w:tr w:rsidR="00C06500" w:rsidRPr="00C06500"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r>
      <w:tr w:rsidR="00C06500" w:rsidRPr="00C06500"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4</w:t>
            </w:r>
          </w:p>
        </w:tc>
      </w:tr>
      <w:tr w:rsidR="00C06500" w:rsidRPr="00C06500"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r>
      <w:tr w:rsidR="00C06500" w:rsidRPr="00C06500"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r>
      <w:tr w:rsidR="00C06500" w:rsidRPr="00C06500"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C06500" w:rsidRDefault="00C06500" w:rsidP="00C06500">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8</w:t>
            </w:r>
          </w:p>
        </w:tc>
      </w:tr>
    </w:tbl>
    <w:p w14:paraId="62C5FC7D" w14:textId="77777777" w:rsidR="00C06500" w:rsidRPr="00FD4C9D" w:rsidRDefault="00C06500" w:rsidP="00E27D9E">
      <w:pPr>
        <w:spacing w:line="276" w:lineRule="auto"/>
        <w:rPr>
          <w:rFonts w:ascii="Times New Roman" w:hAnsi="Times New Roman" w:cs="Times New Roman"/>
          <w:sz w:val="24"/>
          <w:szCs w:val="24"/>
        </w:rPr>
      </w:pP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bookmarkEnd w:id="15"/>
    <w:p w14:paraId="6FE5F50E" w14:textId="2DE2FD2A" w:rsidR="001A29F9" w:rsidRDefault="001A29F9" w:rsidP="007A1808">
      <w:pPr>
        <w:spacing w:line="276" w:lineRule="auto"/>
        <w:rPr>
          <w:rFonts w:ascii="Times New Roman" w:hAnsi="Times New Roman" w:cs="Times New Roman"/>
          <w:b/>
          <w:bCs/>
          <w:caps/>
          <w:sz w:val="24"/>
          <w:szCs w:val="24"/>
        </w:rPr>
      </w:pPr>
    </w:p>
    <w:p w14:paraId="7816F3DE" w14:textId="1AC156C7" w:rsidR="00C06500" w:rsidRDefault="00C06500" w:rsidP="007A1808">
      <w:pPr>
        <w:spacing w:line="276" w:lineRule="auto"/>
        <w:rPr>
          <w:rFonts w:ascii="Times New Roman" w:hAnsi="Times New Roman" w:cs="Times New Roman"/>
          <w:b/>
          <w:bCs/>
          <w:caps/>
          <w:sz w:val="24"/>
          <w:szCs w:val="24"/>
        </w:rPr>
      </w:pPr>
    </w:p>
    <w:p w14:paraId="062ADE39" w14:textId="359BE096" w:rsidR="00F44855"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r w:rsidR="00E83288">
        <w:rPr>
          <w:rFonts w:ascii="Times New Roman" w:hAnsi="Times New Roman" w:cs="Times New Roman"/>
          <w:sz w:val="24"/>
          <w:szCs w:val="24"/>
        </w:rPr>
        <w:lastRenderedPageBreak/>
        <w:t>Precip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Total Precip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elev)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elev)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low elev = 461.4 m, mid elev = 609.1 m, high elev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low elev = 706.7 m, mid elev = 927.3 m, high elev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low elev = 546.4 m, mid elev = 977.4 m, high elev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r w:rsidR="007F6B39">
        <w:rPr>
          <w:rFonts w:ascii="Times New Roman" w:hAnsi="Times New Roman" w:cs="Times New Roman"/>
          <w:sz w:val="24"/>
          <w:szCs w:val="24"/>
        </w:rPr>
        <w:lastRenderedPageBreak/>
        <w:t>Precip Current), and total breeding season precipitation during the previous year (Total Precip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elev)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228DF69A"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elev)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elev = 461.4 m, mid elev = 609.1 m, high elev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elev = 706.7 m, mid elev = 927.3 m, high elev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elev = 546.4 m, mid elev = 977.4 m, high elev = 1566.3 m). </w:t>
      </w:r>
      <w:r>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59696AAC" w14:textId="7C6B2C70" w:rsidR="00F65C1D" w:rsidRDefault="00F65C1D" w:rsidP="00846141">
      <w:pPr>
        <w:spacing w:after="0" w:line="276" w:lineRule="auto"/>
        <w:rPr>
          <w:rFonts w:ascii="Times New Roman" w:hAnsi="Times New Roman" w:cs="Times New Roman"/>
          <w:sz w:val="24"/>
          <w:szCs w:val="24"/>
        </w:rPr>
      </w:pPr>
    </w:p>
    <w:p w14:paraId="050ACD24" w14:textId="77777777" w:rsidR="001B26C0" w:rsidRDefault="001B26C0" w:rsidP="00846141">
      <w:pPr>
        <w:spacing w:after="0" w:line="276" w:lineRule="auto"/>
        <w:rPr>
          <w:rFonts w:ascii="Times New Roman" w:hAnsi="Times New Roman" w:cs="Times New Roman"/>
          <w:sz w:val="24"/>
          <w:szCs w:val="24"/>
        </w:rPr>
      </w:pPr>
    </w:p>
    <w:p w14:paraId="1D61F129" w14:textId="343C0673" w:rsidR="00200A85" w:rsidRDefault="001B26C0"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t>Figure 12.</w:t>
      </w:r>
      <w:r w:rsidR="00F65C1D" w:rsidRPr="00EE54B7">
        <w:rPr>
          <w:rFonts w:ascii="Times New Roman" w:hAnsi="Times New Roman" w:cs="Times New Roman"/>
          <w:sz w:val="24"/>
          <w:szCs w:val="24"/>
        </w:rPr>
        <w:t xml:space="preserve"> </w:t>
      </w:r>
      <w:r w:rsidR="00F65C1D" w:rsidRPr="00F65C1D">
        <w:rPr>
          <w:rFonts w:ascii="Times New Roman" w:hAnsi="Times New Roman" w:cs="Times New Roman"/>
          <w:sz w:val="24"/>
          <w:szCs w:val="24"/>
        </w:rPr>
        <w:t xml:space="preserve">Compilation of </w:t>
      </w:r>
      <w:r w:rsidR="00200A85">
        <w:rPr>
          <w:rFonts w:ascii="Times New Roman" w:hAnsi="Times New Roman" w:cs="Times New Roman"/>
          <w:sz w:val="24"/>
          <w:szCs w:val="24"/>
        </w:rPr>
        <w:t xml:space="preserve">combined </w:t>
      </w:r>
      <w:r w:rsidR="00F65C1D" w:rsidRPr="00F65C1D">
        <w:rPr>
          <w:rFonts w:ascii="Times New Roman" w:hAnsi="Times New Roman" w:cs="Times New Roman"/>
          <w:sz w:val="24"/>
          <w:szCs w:val="24"/>
        </w:rPr>
        <w:t>results for</w:t>
      </w:r>
      <w:r w:rsidR="00F65C1D">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sidR="00F65C1D">
        <w:rPr>
          <w:rFonts w:ascii="Times New Roman" w:hAnsi="Times New Roman" w:cs="Times New Roman"/>
          <w:sz w:val="24"/>
          <w:szCs w:val="24"/>
        </w:rPr>
        <w:t>interaction</w:t>
      </w:r>
      <w:r w:rsidR="000E69F7">
        <w:rPr>
          <w:rFonts w:ascii="Times New Roman" w:hAnsi="Times New Roman" w:cs="Times New Roman"/>
          <w:sz w:val="24"/>
          <w:szCs w:val="24"/>
        </w:rPr>
        <w:t>s</w:t>
      </w:r>
      <w:r w:rsidR="00F65C1D">
        <w:rPr>
          <w:rFonts w:ascii="Times New Roman" w:hAnsi="Times New Roman" w:cs="Times New Roman"/>
          <w:sz w:val="24"/>
          <w:szCs w:val="24"/>
        </w:rPr>
        <w:t xml:space="preserve"> between year</w:t>
      </w:r>
      <w:r w:rsidR="00200A85">
        <w:rPr>
          <w:rFonts w:ascii="Times New Roman" w:hAnsi="Times New Roman" w:cs="Times New Roman"/>
          <w:sz w:val="24"/>
          <w:szCs w:val="24"/>
        </w:rPr>
        <w:t xml:space="preserve"> / SD temperature / current precipitation / previous precipitation</w:t>
      </w:r>
      <w:r w:rsidR="00F65C1D">
        <w:rPr>
          <w:rFonts w:ascii="Times New Roman" w:hAnsi="Times New Roman" w:cs="Times New Roman"/>
          <w:sz w:val="24"/>
          <w:szCs w:val="24"/>
        </w:rPr>
        <w:t xml:space="preserve"> and </w:t>
      </w:r>
      <w:r w:rsidR="00200A85">
        <w:rPr>
          <w:rFonts w:ascii="Times New Roman" w:hAnsi="Times New Roman" w:cs="Times New Roman"/>
          <w:sz w:val="24"/>
          <w:szCs w:val="24"/>
        </w:rPr>
        <w:t>an index of latitude</w:t>
      </w:r>
      <w:r w:rsidR="00200A85">
        <w:rPr>
          <w:rFonts w:ascii="Times New Roman" w:hAnsi="Times New Roman" w:cs="Times New Roman"/>
          <w:sz w:val="24"/>
          <w:szCs w:val="24"/>
        </w:rPr>
        <w:t xml:space="preserve"> (i.e., </w:t>
      </w:r>
      <w:r w:rsidR="00F65C1D">
        <w:rPr>
          <w:rFonts w:ascii="Times New Roman" w:hAnsi="Times New Roman" w:cs="Times New Roman"/>
          <w:sz w:val="24"/>
          <w:szCs w:val="24"/>
        </w:rPr>
        <w:t>mean temperature</w:t>
      </w:r>
      <w:r w:rsidR="00200A85">
        <w:rPr>
          <w:rFonts w:ascii="Times New Roman" w:hAnsi="Times New Roman" w:cs="Times New Roman"/>
          <w:sz w:val="24"/>
          <w:szCs w:val="24"/>
        </w:rPr>
        <w:t>)</w:t>
      </w:r>
      <w:r w:rsidR="00F65C1D">
        <w:rPr>
          <w:rFonts w:ascii="Times New Roman" w:hAnsi="Times New Roman" w:cs="Times New Roman"/>
          <w:sz w:val="24"/>
          <w:szCs w:val="24"/>
        </w:rPr>
        <w:t xml:space="preserve"> for</w:t>
      </w:r>
      <w:r w:rsidR="00F65C1D" w:rsidRPr="00F65C1D">
        <w:rPr>
          <w:rFonts w:ascii="Times New Roman" w:hAnsi="Times New Roman" w:cs="Times New Roman"/>
          <w:sz w:val="24"/>
          <w:szCs w:val="24"/>
        </w:rPr>
        <w:t xml:space="preserve"> </w:t>
      </w:r>
      <w:r w:rsidR="00F65C1D">
        <w:rPr>
          <w:rFonts w:ascii="Times New Roman" w:hAnsi="Times New Roman" w:cs="Times New Roman"/>
          <w:sz w:val="24"/>
          <w:szCs w:val="24"/>
        </w:rPr>
        <w:t xml:space="preserve">all guilds and focal forest songbird species. </w:t>
      </w:r>
      <w:r w:rsidR="00994437">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w:t>
      </w:r>
      <w:r w:rsidR="00994437">
        <w:rPr>
          <w:rFonts w:ascii="Times New Roman" w:hAnsi="Times New Roman" w:cs="Times New Roman"/>
          <w:sz w:val="24"/>
          <w:szCs w:val="24"/>
        </w:rPr>
        <w:t>groupings</w:t>
      </w:r>
      <w:r w:rsidR="00994437">
        <w:rPr>
          <w:rFonts w:ascii="Times New Roman" w:hAnsi="Times New Roman" w:cs="Times New Roman"/>
          <w:sz w:val="24"/>
          <w:szCs w:val="24"/>
        </w:rPr>
        <w:t xml:space="preserve"> correspond to the mean breeding season temperatures across all sampling sites in the Hubbard Brook Experimental Forest (14.3°C), Monongahela National Forest (16.3°C), and the two North Carolina National Forests (18.6°C), respectively. </w:t>
      </w:r>
      <w:r w:rsidR="00F65C1D">
        <w:rPr>
          <w:rFonts w:ascii="Times New Roman" w:hAnsi="Times New Roman" w:cs="Times New Roman"/>
          <w:sz w:val="24"/>
          <w:szCs w:val="24"/>
        </w:rPr>
        <w:t>Guild</w:t>
      </w:r>
      <w:r w:rsidR="00200A85">
        <w:rPr>
          <w:rFonts w:ascii="Times New Roman" w:hAnsi="Times New Roman" w:cs="Times New Roman"/>
          <w:sz w:val="24"/>
          <w:szCs w:val="24"/>
        </w:rPr>
        <w:t>s</w:t>
      </w:r>
      <w:r w:rsidR="00F65C1D">
        <w:rPr>
          <w:rFonts w:ascii="Times New Roman" w:hAnsi="Times New Roman" w:cs="Times New Roman"/>
          <w:sz w:val="24"/>
          <w:szCs w:val="24"/>
        </w:rPr>
        <w:t xml:space="preserve"> </w:t>
      </w:r>
      <w:r w:rsidR="00200A85">
        <w:rPr>
          <w:rFonts w:ascii="Times New Roman" w:hAnsi="Times New Roman" w:cs="Times New Roman"/>
          <w:sz w:val="24"/>
          <w:szCs w:val="24"/>
        </w:rPr>
        <w:t>and</w:t>
      </w:r>
      <w:r w:rsidR="00F65C1D">
        <w:rPr>
          <w:rFonts w:ascii="Times New Roman" w:hAnsi="Times New Roman" w:cs="Times New Roman"/>
          <w:sz w:val="24"/>
          <w:szCs w:val="24"/>
        </w:rPr>
        <w:t xml:space="preserve"> species </w:t>
      </w:r>
      <w:r w:rsidR="00A60519">
        <w:rPr>
          <w:rFonts w:ascii="Times New Roman" w:hAnsi="Times New Roman" w:cs="Times New Roman"/>
          <w:sz w:val="24"/>
          <w:szCs w:val="24"/>
        </w:rPr>
        <w:t xml:space="preserve">codes are color-coded </w:t>
      </w:r>
      <w:r w:rsidR="00E049D8">
        <w:rPr>
          <w:rFonts w:ascii="Times New Roman" w:hAnsi="Times New Roman" w:cs="Times New Roman"/>
          <w:sz w:val="24"/>
          <w:szCs w:val="24"/>
        </w:rPr>
        <w:t xml:space="preserve">and organized </w:t>
      </w:r>
      <w:r w:rsidR="00A60519">
        <w:rPr>
          <w:rFonts w:ascii="Times New Roman" w:hAnsi="Times New Roman" w:cs="Times New Roman"/>
          <w:sz w:val="24"/>
          <w:szCs w:val="24"/>
        </w:rPr>
        <w:t>by guild designation</w:t>
      </w:r>
      <w:r w:rsidR="00200A85">
        <w:rPr>
          <w:rFonts w:ascii="Times New Roman" w:hAnsi="Times New Roman" w:cs="Times New Roman"/>
          <w:sz w:val="24"/>
          <w:szCs w:val="24"/>
        </w:rPr>
        <w:t xml:space="preserve"> (black = ALL = overall species richness, dark blue = NORTH = north guild, red = SOUTH = south guild, light blue = TRAILING = trailing guild, and orange = GENERAL = general guild); guilds are additionally underlined. Bold font indicates significance of the slope coefficients for the </w:t>
      </w:r>
      <w:r w:rsidR="00200A85">
        <w:rPr>
          <w:rFonts w:ascii="Times New Roman" w:hAnsi="Times New Roman" w:cs="Times New Roman"/>
          <w:sz w:val="24"/>
          <w:szCs w:val="24"/>
        </w:rPr>
        <w:t>temporal or climate variable</w:t>
      </w:r>
      <w:r w:rsidR="00994437">
        <w:rPr>
          <w:rFonts w:ascii="Times New Roman" w:hAnsi="Times New Roman" w:cs="Times New Roman"/>
          <w:sz w:val="24"/>
          <w:szCs w:val="24"/>
        </w:rPr>
        <w:t>s</w:t>
      </w:r>
      <w:r w:rsidR="00200A85">
        <w:rPr>
          <w:rFonts w:ascii="Times New Roman" w:hAnsi="Times New Roman" w:cs="Times New Roman"/>
          <w:sz w:val="24"/>
          <w:szCs w:val="24"/>
        </w:rPr>
        <w:t>, whereas dots indicate non-significance. P</w:t>
      </w:r>
      <w:r w:rsidR="00200A85">
        <w:rPr>
          <w:rFonts w:ascii="Times New Roman" w:hAnsi="Times New Roman" w:cs="Times New Roman"/>
          <w:sz w:val="24"/>
          <w:szCs w:val="24"/>
        </w:rPr>
        <w:t>ositive slope coefficients</w:t>
      </w:r>
      <w:r w:rsidR="00200A85">
        <w:rPr>
          <w:rFonts w:ascii="Times New Roman" w:hAnsi="Times New Roman" w:cs="Times New Roman"/>
          <w:sz w:val="24"/>
          <w:szCs w:val="24"/>
        </w:rPr>
        <w:t xml:space="preserve">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 xml:space="preserve">plus sign, while nega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minus sign and italicized font. The plus</w:t>
      </w:r>
      <w:r w:rsidR="00CA4FFA">
        <w:rPr>
          <w:rFonts w:ascii="Times New Roman" w:hAnsi="Times New Roman" w:cs="Times New Roman"/>
          <w:sz w:val="24"/>
          <w:szCs w:val="24"/>
        </w:rPr>
        <w:t>, equal,</w:t>
      </w:r>
      <w:r w:rsidR="00200A85">
        <w:rPr>
          <w:rFonts w:ascii="Times New Roman" w:hAnsi="Times New Roman" w:cs="Times New Roman"/>
          <w:sz w:val="24"/>
          <w:szCs w:val="24"/>
        </w:rPr>
        <w:t xml:space="preserve"> or minus symbol in the parentheses following the guild or species code indicates whether that slope coefficient was greater </w:t>
      </w:r>
      <w:r w:rsidR="00994437">
        <w:rPr>
          <w:rFonts w:ascii="Times New Roman" w:hAnsi="Times New Roman" w:cs="Times New Roman"/>
          <w:sz w:val="24"/>
          <w:szCs w:val="24"/>
        </w:rPr>
        <w:t>than</w:t>
      </w:r>
      <w:r w:rsidR="00CA4FFA">
        <w:rPr>
          <w:rFonts w:ascii="Times New Roman" w:hAnsi="Times New Roman" w:cs="Times New Roman"/>
          <w:sz w:val="24"/>
          <w:szCs w:val="24"/>
        </w:rPr>
        <w:t>, equal to,</w:t>
      </w:r>
      <w:r w:rsidR="00994437">
        <w:rPr>
          <w:rFonts w:ascii="Times New Roman" w:hAnsi="Times New Roman" w:cs="Times New Roman"/>
          <w:sz w:val="24"/>
          <w:szCs w:val="24"/>
        </w:rPr>
        <w:t xml:space="preserve"> </w:t>
      </w:r>
      <w:r w:rsidR="00200A85">
        <w:rPr>
          <w:rFonts w:ascii="Times New Roman" w:hAnsi="Times New Roman" w:cs="Times New Roman"/>
          <w:sz w:val="24"/>
          <w:szCs w:val="24"/>
        </w:rPr>
        <w:t xml:space="preserve">or less than the </w:t>
      </w:r>
      <w:r w:rsidR="00994437">
        <w:rPr>
          <w:rFonts w:ascii="Times New Roman" w:hAnsi="Times New Roman" w:cs="Times New Roman"/>
          <w:sz w:val="24"/>
          <w:szCs w:val="24"/>
        </w:rPr>
        <w:t xml:space="preserve">corresponding </w:t>
      </w:r>
      <w:r w:rsidR="00200A85">
        <w:rPr>
          <w:rFonts w:ascii="Times New Roman" w:hAnsi="Times New Roman" w:cs="Times New Roman"/>
          <w:sz w:val="24"/>
          <w:szCs w:val="24"/>
        </w:rPr>
        <w:t>slope coefficient in the latitudinal grouping directly to the left.</w:t>
      </w:r>
    </w:p>
    <w:p w14:paraId="409C627B" w14:textId="4A7ADE40" w:rsidR="00CA4FFA" w:rsidRDefault="00CA4FFA" w:rsidP="00200A85">
      <w:pPr>
        <w:spacing w:after="0" w:line="276" w:lineRule="auto"/>
        <w:rPr>
          <w:rFonts w:ascii="Times New Roman" w:hAnsi="Times New Roman" w:cs="Times New Roman"/>
          <w:sz w:val="24"/>
          <w:szCs w:val="24"/>
        </w:rPr>
      </w:pPr>
    </w:p>
    <w:p w14:paraId="66AD27B9" w14:textId="7C63B275" w:rsidR="00CA4FFA" w:rsidRDefault="00CA4FFA"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t>Figure 1</w:t>
      </w:r>
      <w:r>
        <w:rPr>
          <w:rFonts w:ascii="Times New Roman" w:hAnsi="Times New Roman" w:cs="Times New Roman"/>
          <w:sz w:val="24"/>
          <w:szCs w:val="24"/>
        </w:rPr>
        <w:t>3</w:t>
      </w:r>
      <w:r w:rsidRPr="00EE54B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Pr>
          <w:rFonts w:ascii="Times New Roman" w:hAnsi="Times New Roman" w:cs="Times New Roman"/>
          <w:sz w:val="24"/>
          <w:szCs w:val="24"/>
        </w:rPr>
        <w:t>interaction</w:t>
      </w:r>
      <w:r w:rsidR="000E69F7">
        <w:rPr>
          <w:rFonts w:ascii="Times New Roman" w:hAnsi="Times New Roman" w:cs="Times New Roman"/>
          <w:sz w:val="24"/>
          <w:szCs w:val="24"/>
        </w:rPr>
        <w:t>s</w:t>
      </w:r>
      <w:r>
        <w:rPr>
          <w:rFonts w:ascii="Times New Roman" w:hAnsi="Times New Roman" w:cs="Times New Roman"/>
          <w:sz w:val="24"/>
          <w:szCs w:val="24"/>
        </w:rPr>
        <w:t xml:space="preserve"> between year / </w:t>
      </w:r>
      <w:r w:rsidR="00186057">
        <w:rPr>
          <w:rFonts w:ascii="Times New Roman" w:hAnsi="Times New Roman" w:cs="Times New Roman"/>
          <w:sz w:val="24"/>
          <w:szCs w:val="24"/>
        </w:rPr>
        <w:t xml:space="preserve">mean temperature / </w:t>
      </w:r>
      <w:r>
        <w:rPr>
          <w:rFonts w:ascii="Times New Roman" w:hAnsi="Times New Roman" w:cs="Times New Roman"/>
          <w:sz w:val="24"/>
          <w:szCs w:val="24"/>
        </w:rPr>
        <w:t xml:space="preserve">SD temperature / current precipitation / previous precipitation and </w:t>
      </w:r>
      <w:r w:rsidR="00186057">
        <w:rPr>
          <w:rFonts w:ascii="Times New Roman" w:hAnsi="Times New Roman" w:cs="Times New Roman"/>
          <w:sz w:val="24"/>
          <w:szCs w:val="24"/>
        </w:rPr>
        <w:t>elevation</w:t>
      </w:r>
      <w:r>
        <w:rPr>
          <w:rFonts w:ascii="Times New Roman" w:hAnsi="Times New Roman" w:cs="Times New Roman"/>
          <w:sz w:val="24"/>
          <w:szCs w:val="24"/>
        </w:rPr>
        <w:t xml:space="preserve"> for</w:t>
      </w:r>
      <w:r w:rsidRPr="00F65C1D">
        <w:rPr>
          <w:rFonts w:ascii="Times New Roman" w:hAnsi="Times New Roman" w:cs="Times New Roman"/>
          <w:sz w:val="24"/>
          <w:szCs w:val="24"/>
        </w:rPr>
        <w:t xml:space="preserve"> </w:t>
      </w:r>
      <w:r>
        <w:rPr>
          <w:rFonts w:ascii="Times New Roman" w:hAnsi="Times New Roman" w:cs="Times New Roman"/>
          <w:sz w:val="24"/>
          <w:szCs w:val="24"/>
        </w:rPr>
        <w:t xml:space="preserve">all guilds and focal forest songbird species. </w:t>
      </w:r>
      <w:r w:rsidR="00186057">
        <w:rPr>
          <w:rFonts w:ascii="Times New Roman" w:hAnsi="Times New Roman" w:cs="Times New Roman"/>
          <w:sz w:val="24"/>
          <w:szCs w:val="24"/>
        </w:rPr>
        <w:t xml:space="preserve">Low, mid, and high elevation </w:t>
      </w:r>
      <w:r w:rsidR="00186057">
        <w:rPr>
          <w:rFonts w:ascii="Times New Roman" w:hAnsi="Times New Roman" w:cs="Times New Roman"/>
          <w:sz w:val="24"/>
          <w:szCs w:val="24"/>
        </w:rPr>
        <w:t>groupings</w:t>
      </w:r>
      <w:r w:rsidR="00186057">
        <w:rPr>
          <w:rFonts w:ascii="Times New Roman" w:hAnsi="Times New Roman" w:cs="Times New Roman"/>
          <w:sz w:val="24"/>
          <w:szCs w:val="24"/>
        </w:rPr>
        <w:t xml:space="preserve"> correspond respectively to 585.8 m, 844.3 m, and 1214.3 m, which are the 1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50</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and 8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xml:space="preserve"> percentiles of the elevation data across all sampling sites.</w:t>
      </w:r>
      <w:r w:rsidR="00186057">
        <w:rPr>
          <w:rFonts w:ascii="Times New Roman" w:hAnsi="Times New Roman" w:cs="Times New Roman"/>
          <w:sz w:val="24"/>
          <w:szCs w:val="24"/>
        </w:rPr>
        <w:t xml:space="preserve"> </w:t>
      </w:r>
      <w:r>
        <w:rPr>
          <w:rFonts w:ascii="Times New Roman" w:hAnsi="Times New Roman" w:cs="Times New Roman"/>
          <w:sz w:val="24"/>
          <w:szCs w:val="24"/>
        </w:rPr>
        <w:t xml:space="preserve">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w:t>
      </w:r>
      <w:r w:rsidR="009A391A">
        <w:rPr>
          <w:rFonts w:ascii="Times New Roman" w:hAnsi="Times New Roman" w:cs="Times New Roman"/>
          <w:sz w:val="24"/>
          <w:szCs w:val="24"/>
        </w:rPr>
        <w:t xml:space="preserve">The plus, equal, or minus symbol in the parentheses following the guild or species code indicates whether that slope coefficient was greater than, equal to, or less than the corresponding slope coefficient in the </w:t>
      </w:r>
      <w:r w:rsidR="00186057">
        <w:rPr>
          <w:rFonts w:ascii="Times New Roman" w:hAnsi="Times New Roman" w:cs="Times New Roman"/>
          <w:sz w:val="24"/>
          <w:szCs w:val="24"/>
        </w:rPr>
        <w:t>elevational</w:t>
      </w:r>
      <w:r w:rsidR="009A391A">
        <w:rPr>
          <w:rFonts w:ascii="Times New Roman" w:hAnsi="Times New Roman" w:cs="Times New Roman"/>
          <w:sz w:val="24"/>
          <w:szCs w:val="24"/>
        </w:rPr>
        <w:t xml:space="preserve"> grouping directly to the left.</w:t>
      </w:r>
    </w:p>
    <w:p w14:paraId="70EFEFFA" w14:textId="711FDB33" w:rsidR="00200A85" w:rsidRDefault="00200A85" w:rsidP="00200A85">
      <w:pPr>
        <w:spacing w:after="0" w:line="276" w:lineRule="auto"/>
        <w:rPr>
          <w:rFonts w:ascii="Times New Roman" w:hAnsi="Times New Roman" w:cs="Times New Roman"/>
          <w:sz w:val="24"/>
          <w:szCs w:val="24"/>
        </w:rPr>
      </w:pPr>
    </w:p>
    <w:p w14:paraId="6E2921E5" w14:textId="3B063D76" w:rsidR="000E69F7" w:rsidRDefault="000E69F7" w:rsidP="00200A85">
      <w:pPr>
        <w:spacing w:after="0" w:line="276" w:lineRule="auto"/>
        <w:rPr>
          <w:rFonts w:ascii="Times New Roman" w:hAnsi="Times New Roman" w:cs="Times New Roman"/>
          <w:sz w:val="24"/>
          <w:szCs w:val="24"/>
        </w:rPr>
      </w:pPr>
    </w:p>
    <w:p w14:paraId="3F6FC6E1" w14:textId="0315AADF" w:rsidR="005127DE" w:rsidRDefault="000E69F7" w:rsidP="005127DE">
      <w:pPr>
        <w:spacing w:after="0" w:line="276" w:lineRule="auto"/>
        <w:rPr>
          <w:rFonts w:ascii="Times New Roman" w:hAnsi="Times New Roman" w:cs="Times New Roman"/>
          <w:sz w:val="24"/>
          <w:szCs w:val="24"/>
        </w:rPr>
      </w:pPr>
      <w:r>
        <w:rPr>
          <w:rFonts w:ascii="Times New Roman" w:hAnsi="Times New Roman" w:cs="Times New Roman"/>
          <w:sz w:val="24"/>
          <w:szCs w:val="24"/>
        </w:rPr>
        <w:t>Figure 14.</w:t>
      </w:r>
      <w:r w:rsidRPr="000E69F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w:t>
      </w:r>
      <w:r>
        <w:rPr>
          <w:rFonts w:ascii="Times New Roman" w:hAnsi="Times New Roman" w:cs="Times New Roman"/>
          <w:sz w:val="24"/>
          <w:szCs w:val="24"/>
        </w:rPr>
        <w:t xml:space="preserve">three-way </w:t>
      </w:r>
      <w:r>
        <w:rPr>
          <w:rFonts w:ascii="Times New Roman" w:hAnsi="Times New Roman" w:cs="Times New Roman"/>
          <w:sz w:val="24"/>
          <w:szCs w:val="24"/>
        </w:rPr>
        <w:t>interaction</w:t>
      </w:r>
      <w:r>
        <w:rPr>
          <w:rFonts w:ascii="Times New Roman" w:hAnsi="Times New Roman" w:cs="Times New Roman"/>
          <w:sz w:val="24"/>
          <w:szCs w:val="24"/>
        </w:rPr>
        <w:t>s among an index of latitude, elevation and</w:t>
      </w:r>
      <w:r>
        <w:rPr>
          <w:rFonts w:ascii="Times New Roman" w:hAnsi="Times New Roman" w:cs="Times New Roman"/>
          <w:sz w:val="24"/>
          <w:szCs w:val="24"/>
        </w:rPr>
        <w:t xml:space="preserve"> year / SD temperature / current precipitation / previous precipitation for</w:t>
      </w:r>
      <w:r w:rsidRPr="00F65C1D">
        <w:rPr>
          <w:rFonts w:ascii="Times New Roman" w:hAnsi="Times New Roman" w:cs="Times New Roman"/>
          <w:sz w:val="24"/>
          <w:szCs w:val="24"/>
        </w:rPr>
        <w:t xml:space="preserve"> </w:t>
      </w:r>
      <w:r>
        <w:rPr>
          <w:rFonts w:ascii="Times New Roman" w:hAnsi="Times New Roman" w:cs="Times New Roman"/>
          <w:sz w:val="24"/>
          <w:szCs w:val="24"/>
        </w:rPr>
        <w:t>all guilds and focal forest songbird species.</w:t>
      </w:r>
      <w:r w:rsidR="005127DE">
        <w:rPr>
          <w:rFonts w:ascii="Times New Roman" w:hAnsi="Times New Roman" w:cs="Times New Roman"/>
          <w:sz w:val="24"/>
          <w:szCs w:val="24"/>
        </w:rPr>
        <w:t xml:space="preserve"> </w:t>
      </w:r>
      <w:r w:rsidR="005127DE">
        <w:rPr>
          <w:rFonts w:ascii="Times New Roman" w:hAnsi="Times New Roman" w:cs="Times New Roman"/>
          <w:sz w:val="24"/>
          <w:szCs w:val="24"/>
        </w:rPr>
        <w:t xml:space="preserve">Because mean breeding season (i.e., 15 May to 30 June) temperature during the year of data collection was highly correlated with latitude, it was </w:t>
      </w:r>
      <w:r w:rsidR="005127DE">
        <w:rPr>
          <w:rFonts w:ascii="Times New Roman" w:hAnsi="Times New Roman" w:cs="Times New Roman"/>
          <w:sz w:val="24"/>
          <w:szCs w:val="24"/>
        </w:rPr>
        <w:lastRenderedPageBreak/>
        <w:t>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elev) plot columns correspond respectively to the 1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50</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and 8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xml:space="preserve"> percentiles of the elevation data across all sampling sites within the </w:t>
      </w:r>
      <w:r w:rsidR="005127DE" w:rsidRPr="005D6BF0">
        <w:rPr>
          <w:rFonts w:ascii="Times New Roman" w:hAnsi="Times New Roman" w:cs="Times New Roman"/>
          <w:sz w:val="24"/>
          <w:szCs w:val="24"/>
        </w:rPr>
        <w:t>Hubbard Brook Experimental Forest</w:t>
      </w:r>
      <w:r w:rsidR="005127DE">
        <w:rPr>
          <w:rFonts w:ascii="Times New Roman" w:hAnsi="Times New Roman" w:cs="Times New Roman"/>
          <w:sz w:val="24"/>
          <w:szCs w:val="24"/>
        </w:rPr>
        <w:t xml:space="preserve"> (north; low elev = 461.4 m, mid elev = 609.1 m, high elev = 773.1 m)</w:t>
      </w:r>
      <w:r w:rsidR="005127DE" w:rsidRPr="005D6BF0">
        <w:rPr>
          <w:rFonts w:ascii="Times New Roman" w:hAnsi="Times New Roman" w:cs="Times New Roman"/>
          <w:sz w:val="24"/>
          <w:szCs w:val="24"/>
        </w:rPr>
        <w:t>, Monongahela National Forest</w:t>
      </w:r>
      <w:r w:rsidR="005127DE">
        <w:rPr>
          <w:rFonts w:ascii="Times New Roman" w:hAnsi="Times New Roman" w:cs="Times New Roman"/>
          <w:sz w:val="24"/>
          <w:szCs w:val="24"/>
        </w:rPr>
        <w:t xml:space="preserve"> (central; low elev = 706.7 m, mid elev = 927.3 m, high elev = 1226.4 m)</w:t>
      </w:r>
      <w:r w:rsidR="005127DE" w:rsidRPr="005D6BF0">
        <w:rPr>
          <w:rFonts w:ascii="Times New Roman" w:hAnsi="Times New Roman" w:cs="Times New Roman"/>
          <w:sz w:val="24"/>
          <w:szCs w:val="24"/>
        </w:rPr>
        <w:t xml:space="preserve">, </w:t>
      </w:r>
      <w:r w:rsidR="005127DE">
        <w:rPr>
          <w:rFonts w:ascii="Times New Roman" w:hAnsi="Times New Roman" w:cs="Times New Roman"/>
          <w:sz w:val="24"/>
          <w:szCs w:val="24"/>
        </w:rPr>
        <w:t>or</w:t>
      </w:r>
      <w:r w:rsidR="005127DE" w:rsidRPr="005D6BF0">
        <w:rPr>
          <w:rFonts w:ascii="Times New Roman" w:hAnsi="Times New Roman" w:cs="Times New Roman"/>
          <w:sz w:val="24"/>
          <w:szCs w:val="24"/>
        </w:rPr>
        <w:t xml:space="preserve"> the two North Carolina National Forests</w:t>
      </w:r>
      <w:r w:rsidR="005127DE">
        <w:rPr>
          <w:rFonts w:ascii="Times New Roman" w:hAnsi="Times New Roman" w:cs="Times New Roman"/>
          <w:sz w:val="24"/>
          <w:szCs w:val="24"/>
        </w:rPr>
        <w:t xml:space="preserve"> (south; low elev = 546.4 m, mid elev = 977.4 m, high elev = 1566.3 m).</w:t>
      </w:r>
      <w:r w:rsidR="005127DE">
        <w:rPr>
          <w:rFonts w:ascii="Times New Roman" w:hAnsi="Times New Roman" w:cs="Times New Roman"/>
          <w:sz w:val="24"/>
          <w:szCs w:val="24"/>
        </w:rPr>
        <w:t xml:space="preserve"> </w:t>
      </w:r>
      <w:r w:rsidR="005127DE">
        <w:rPr>
          <w:rFonts w:ascii="Times New Roman" w:hAnsi="Times New Roman" w:cs="Times New Roman"/>
          <w:sz w:val="24"/>
          <w:szCs w:val="24"/>
        </w:rPr>
        <w:t>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w:t>
      </w:r>
      <w:r w:rsidR="005127DE">
        <w:rPr>
          <w:rFonts w:ascii="Times New Roman" w:hAnsi="Times New Roman" w:cs="Times New Roman"/>
          <w:sz w:val="24"/>
          <w:szCs w:val="24"/>
        </w:rPr>
        <w:t>s</w:t>
      </w:r>
      <w:r w:rsidR="005127DE">
        <w:rPr>
          <w:rFonts w:ascii="Times New Roman" w:hAnsi="Times New Roman" w:cs="Times New Roman"/>
          <w:sz w:val="24"/>
          <w:szCs w:val="24"/>
        </w:rPr>
        <w:t xml:space="preserve"> in the parentheses following the guild or species code indicate whether that slope coefficient was greater than, equal to, or less than the corresponding slope coefficient in the elevational grouping directly to the left</w:t>
      </w:r>
      <w:r w:rsidR="005127DE">
        <w:rPr>
          <w:rFonts w:ascii="Times New Roman" w:hAnsi="Times New Roman" w:cs="Times New Roman"/>
          <w:sz w:val="24"/>
          <w:szCs w:val="24"/>
        </w:rPr>
        <w:t xml:space="preserve"> (first symbol if 2 present) and/or </w:t>
      </w:r>
      <w:r w:rsidR="005127DE">
        <w:rPr>
          <w:rFonts w:ascii="Times New Roman" w:hAnsi="Times New Roman" w:cs="Times New Roman"/>
          <w:sz w:val="24"/>
          <w:szCs w:val="24"/>
        </w:rPr>
        <w:t xml:space="preserve">greater than, equal to, or less than the corresponding slope coefficient in the </w:t>
      </w:r>
      <w:r w:rsidR="005127DE">
        <w:rPr>
          <w:rFonts w:ascii="Times New Roman" w:hAnsi="Times New Roman" w:cs="Times New Roman"/>
          <w:sz w:val="24"/>
          <w:szCs w:val="24"/>
        </w:rPr>
        <w:t>latitudinal</w:t>
      </w:r>
      <w:r w:rsidR="005127DE">
        <w:rPr>
          <w:rFonts w:ascii="Times New Roman" w:hAnsi="Times New Roman" w:cs="Times New Roman"/>
          <w:sz w:val="24"/>
          <w:szCs w:val="24"/>
        </w:rPr>
        <w:t xml:space="preserve"> grouping directly </w:t>
      </w:r>
      <w:r w:rsidR="005127DE">
        <w:rPr>
          <w:rFonts w:ascii="Times New Roman" w:hAnsi="Times New Roman" w:cs="Times New Roman"/>
          <w:sz w:val="24"/>
          <w:szCs w:val="24"/>
        </w:rPr>
        <w:t>above (second symbol if 2 present)</w:t>
      </w:r>
      <w:r w:rsidR="005127DE">
        <w:rPr>
          <w:rFonts w:ascii="Times New Roman" w:hAnsi="Times New Roman" w:cs="Times New Roman"/>
          <w:sz w:val="24"/>
          <w:szCs w:val="24"/>
        </w:rPr>
        <w:t>.</w:t>
      </w:r>
    </w:p>
    <w:p w14:paraId="7970A7AA" w14:textId="3E2D7B88" w:rsidR="000E69F7" w:rsidRDefault="000E69F7" w:rsidP="00200A85">
      <w:pPr>
        <w:spacing w:after="0" w:line="276" w:lineRule="auto"/>
        <w:rPr>
          <w:rFonts w:ascii="Times New Roman" w:hAnsi="Times New Roman" w:cs="Times New Roman"/>
          <w:sz w:val="24"/>
          <w:szCs w:val="24"/>
        </w:rPr>
      </w:pPr>
    </w:p>
    <w:p w14:paraId="07BBF7C0" w14:textId="77777777" w:rsidR="001B26C0" w:rsidRPr="00F65C1D" w:rsidRDefault="001B26C0" w:rsidP="00846141">
      <w:pPr>
        <w:spacing w:after="0" w:line="276" w:lineRule="auto"/>
        <w:rPr>
          <w:rFonts w:ascii="Times New Roman" w:hAnsi="Times New Roman" w:cs="Times New Roman"/>
          <w:b/>
          <w:bCs/>
          <w:sz w:val="24"/>
          <w:szCs w:val="24"/>
        </w:rPr>
      </w:pPr>
    </w:p>
    <w:p w14:paraId="41968C0B" w14:textId="77777777" w:rsidR="001B26C0" w:rsidRPr="00F65C1D" w:rsidRDefault="001B26C0" w:rsidP="00846141">
      <w:pPr>
        <w:spacing w:after="0" w:line="276" w:lineRule="auto"/>
        <w:rPr>
          <w:rFonts w:ascii="Times New Roman" w:hAnsi="Times New Roman" w:cs="Times New Roman"/>
          <w:b/>
          <w:bCs/>
          <w:sz w:val="24"/>
          <w:szCs w:val="24"/>
        </w:rPr>
      </w:pPr>
    </w:p>
    <w:p w14:paraId="0CBDA79E" w14:textId="511C3127" w:rsidR="00876121" w:rsidRPr="00EE54B7" w:rsidRDefault="00876121" w:rsidP="00846141">
      <w:pPr>
        <w:spacing w:after="0" w:line="276" w:lineRule="auto"/>
        <w:rPr>
          <w:rFonts w:ascii="Times New Roman" w:hAnsi="Times New Roman" w:cs="Times New Roman"/>
          <w:b/>
          <w:bCs/>
          <w:sz w:val="24"/>
          <w:szCs w:val="24"/>
        </w:rPr>
      </w:pPr>
      <w:r w:rsidRPr="00EE54B7">
        <w:rPr>
          <w:rFonts w:ascii="Times New Roman" w:hAnsi="Times New Roman" w:cs="Times New Roman"/>
          <w:b/>
          <w:bCs/>
          <w:sz w:val="24"/>
          <w:szCs w:val="24"/>
        </w:rPr>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Swainson's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067CBE">
              <w:rPr>
                <w:rFonts w:ascii="Times New Roman" w:eastAsia="Times New Roman" w:hAnsi="Times New Roman" w:cs="Times New Roman"/>
                <w:i/>
                <w:iCs/>
                <w:color w:val="000000"/>
                <w:sz w:val="24"/>
                <w:szCs w:val="24"/>
              </w:rPr>
              <w:t>Catharus ustulat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Empidonax flaviventr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Coccothraustes vespert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Catharus guttat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Parkesia noveborac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Spinus p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Haemorhous purpure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Corthylio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Regulidae</w:t>
            </w:r>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rumped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Setophaga coronat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Empidonax virescens</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itri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Helmitheros vermivorum</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Geothlypis formos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Limnothlypis swainsonii</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dominic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fusc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caerulesc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rdellina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Empidonax minim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tharus fuscesc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Certhi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Junco hyemal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r w:rsidRPr="0060238A">
              <w:rPr>
                <w:rFonts w:ascii="Times New Roman" w:eastAsia="Times New Roman" w:hAnsi="Times New Roman" w:cs="Times New Roman"/>
                <w:color w:val="000000"/>
                <w:sz w:val="24"/>
                <w:szCs w:val="24"/>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Regulus satrap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Sitta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r w:rsidRPr="00962924">
              <w:rPr>
                <w:rFonts w:ascii="Times New Roman" w:eastAsia="Times New Roman" w:hAnsi="Times New Roman" w:cs="Times New Roman"/>
                <w:color w:val="000000"/>
                <w:sz w:val="24"/>
                <w:szCs w:val="24"/>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1C5732" w:rsidRPr="001C5732">
              <w:rPr>
                <w:rFonts w:ascii="Times New Roman" w:eastAsia="Times New Roman" w:hAnsi="Times New Roman" w:cs="Times New Roman"/>
                <w:i/>
                <w:iCs/>
                <w:color w:val="000000"/>
                <w:sz w:val="24"/>
                <w:szCs w:val="24"/>
              </w:rPr>
              <w:t>Loxia curvirostr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Troglodytes hiemalis</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parula</w:t>
            </w:r>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iurus aurocapill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Mniotilta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3A759AD" w14:textId="743028A9" w:rsidR="00B40A4C" w:rsidRDefault="00B40A4C"/>
    <w:p w14:paraId="44D96F70" w14:textId="77777777" w:rsidR="00B40A4C" w:rsidRDefault="00B40A4C" w:rsidP="00B40A4C">
      <w:r>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Parkesia motacill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Setophaga p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eyed vireo</w:t>
            </w:r>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r w:rsidRPr="00400A7D">
              <w:rPr>
                <w:rFonts w:ascii="Times New Roman" w:eastAsia="Times New Roman" w:hAnsi="Times New Roman" w:cs="Times New Roman"/>
                <w:i/>
                <w:iCs/>
                <w:color w:val="000000"/>
                <w:sz w:val="24"/>
                <w:szCs w:val="24"/>
                <w:lang w:val="es-ES"/>
              </w:rPr>
              <w:t>Vireo olivaceus</w:t>
            </w:r>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r w:rsidRPr="006D7F63">
              <w:rPr>
                <w:rFonts w:ascii="Times New Roman" w:eastAsia="Times New Roman" w:hAnsi="Times New Roman" w:cs="Times New Roman"/>
                <w:color w:val="000000"/>
                <w:sz w:val="24"/>
                <w:szCs w:val="24"/>
              </w:rPr>
              <w:t>Cardinalidae</w:t>
            </w:r>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Sitta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962924">
              <w:rPr>
                <w:rFonts w:ascii="Times New Roman" w:eastAsia="Times New Roman" w:hAnsi="Times New Roman" w:cs="Times New Roman"/>
                <w:color w:val="000000"/>
                <w:sz w:val="24"/>
                <w:szCs w:val="24"/>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08ACDBAE" w:rsidR="008A1275" w:rsidRDefault="008A1275"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4F6B1E50" w14:textId="5B76C0F2"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community.occupancy.a ~ dlogis(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community.occupancy.tau ~ dgamma(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cov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alpha[sitecov] ~ dnorm(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au.alpha[sitecov] ~ dgamma(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detcov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mu.beta[detcov] ~ dnorm(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au.beta[detcov] ~ dgamma(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dnorm(community.occupancy.a, community.occupancy.tau)</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dnorm(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cov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sitecov] ~ dnorm(mu.alpha[sitecov], tau.alpha[sitecov])</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detcov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detcov] ~ dnorm(mu.beta[detcov], tau.beta[detcov])</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dnorm(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tau[region] ~ dgamma(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prob[region] ~ dbeta(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prob[region] ~ dbeta(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site,year])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dnorm(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time.tau[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dbern(wind.prob[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dbern(sky.prob[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r w:rsidRPr="00464FD4">
        <w:rPr>
          <w:rFonts w:ascii="Courier New" w:hAnsi="Courier New" w:cs="Courier New"/>
          <w:sz w:val="20"/>
          <w:szCs w:val="20"/>
        </w:rPr>
        <w:t>inprod(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r w:rsidRPr="00464FD4">
        <w:rPr>
          <w:rFonts w:ascii="Courier New" w:hAnsi="Courier New" w:cs="Courier New"/>
          <w:sz w:val="20"/>
          <w:szCs w:val="20"/>
        </w:rPr>
        <w:t>sitecov.array[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dbern(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adjusted[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p[site, year, replicate, species]) ^ exponent.array[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p[site, year, replicate, species] &lt;- p.adjusted[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lastRenderedPageBreak/>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dbern(mu.p[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ite.species.richness[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north.guild.richness[site, year] &lt;- inprod(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r w:rsidRPr="00464FD4">
        <w:rPr>
          <w:rFonts w:ascii="Courier New" w:hAnsi="Courier New" w:cs="Courier New"/>
          <w:sz w:val="20"/>
          <w:szCs w:val="20"/>
        </w:rPr>
        <w:t>north.guild[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outh.guild.richness[site, year] &lt;- inprod(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r w:rsidRPr="00464FD4">
        <w:rPr>
          <w:rFonts w:ascii="Courier New" w:hAnsi="Courier New" w:cs="Courier New"/>
          <w:sz w:val="20"/>
          <w:szCs w:val="20"/>
        </w:rPr>
        <w:t>south.guild[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railing.guild.richness[site, year] &lt;- inprod(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r w:rsidRPr="00464FD4">
        <w:rPr>
          <w:rFonts w:ascii="Courier New" w:hAnsi="Courier New" w:cs="Courier New"/>
          <w:sz w:val="20"/>
          <w:szCs w:val="20"/>
        </w:rPr>
        <w:t>trailing.guild[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general.guild.richness[site, year] &lt;- inprod(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 general.guild[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8601D06" w:rsidR="008567B3" w:rsidRDefault="008567B3"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BB521F0" w14:textId="77777777"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dnorm(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dnorm(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au.rse[species] ~ dgamma(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random.site.effect[species, site] ~ dnorm(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tau.rse[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alpha.index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alpha.index] ~ dnorm(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detcov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detcov] ~ dnorm(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dnorm(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tau[region] ~ dgamma(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prob[region] ~ dbeta(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prob[region] ~ dbeta(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site,year])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time[site, year, visit] ~ dnorm(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ime.tau[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dbern(wind.prob[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dbern(sky.prob[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2] * sitecov.array[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3] * sitecov.array[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4] * sitecov.array[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sitecov.array[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sitecov.array[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7] * sitecov.array[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sitecov.array[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sitecov.array[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otal current precip</w:t>
      </w:r>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sitecov.array[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otal previous precip</w:t>
      </w:r>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sitecov.array[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sitecov.array[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mean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sitecov.array[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sitecov.array[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total current precip</w:t>
      </w:r>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sitecov.array[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lastRenderedPageBreak/>
        <w:t xml:space="preserve">   </w:t>
      </w:r>
      <w:r w:rsidR="00956740" w:rsidRPr="00956740">
        <w:rPr>
          <w:rFonts w:ascii="Courier New" w:hAnsi="Courier New" w:cs="Courier New"/>
          <w:sz w:val="20"/>
          <w:szCs w:val="20"/>
        </w:rPr>
        <w:t xml:space="preserve">sitecov.array[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total previous precip</w:t>
      </w:r>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sitecov.array[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sitecov.array[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sitecov.array[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total current precip</w:t>
      </w:r>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sitecov.array[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total previous precip</w:t>
      </w:r>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sitecov.array[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 xml:space="preserve">sitecov.array[site, year, 7] * sitecov.array[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sitecov.array[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 xml:space="preserve">sitecov.array[site, year, 7] * sitecov.array[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sitecov.array[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sitecov.array[site, year, 7] * sitecov.array[site, year, 9] + #elevation x mean current temperature x total current precip</w:t>
      </w:r>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sitecov.array[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random.site.effec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dpois(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site,year])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dbin(p.adjusted[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i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i, species] ~ dbin(p.adjusted[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visit, i,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i,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lastRenderedPageBreak/>
        <w:t xml:space="preserve"># </w:t>
      </w:r>
      <w:r w:rsidR="00956740" w:rsidRPr="00956740">
        <w:rPr>
          <w:rFonts w:ascii="Courier New" w:hAnsi="Courier New" w:cs="Courier New"/>
          <w:sz w:val="20"/>
          <w:szCs w:val="20"/>
        </w:rPr>
        <w:t>each sampling replicate</w:t>
      </w:r>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adjusted[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p[site, year, visit, replicate, species]) ^ exponent.array[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5856686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F07E0F" w14:textId="7620A6DD" w:rsidR="00525F49" w:rsidRDefault="00525F49" w:rsidP="00956740">
      <w:pPr>
        <w:spacing w:after="0" w:line="276" w:lineRule="auto"/>
        <w:rPr>
          <w:rFonts w:ascii="Courier New" w:hAnsi="Courier New" w:cs="Courier New"/>
          <w:sz w:val="20"/>
          <w:szCs w:val="20"/>
        </w:rPr>
      </w:pPr>
    </w:p>
    <w:p w14:paraId="5DAE6CF0" w14:textId="07960862" w:rsidR="00525F49" w:rsidRDefault="00525F49" w:rsidP="00956740">
      <w:pPr>
        <w:spacing w:after="0" w:line="276" w:lineRule="auto"/>
        <w:rPr>
          <w:rFonts w:ascii="Courier New" w:hAnsi="Courier New" w:cs="Courier New"/>
          <w:sz w:val="20"/>
          <w:szCs w:val="20"/>
        </w:rPr>
      </w:pPr>
    </w:p>
    <w:p w14:paraId="21CC5F3C" w14:textId="386E4D26" w:rsidR="00525F49" w:rsidRDefault="00525F49" w:rsidP="00956740">
      <w:pPr>
        <w:spacing w:after="0" w:line="276" w:lineRule="auto"/>
        <w:rPr>
          <w:rFonts w:ascii="Courier New" w:hAnsi="Courier New" w:cs="Courier New"/>
          <w:sz w:val="20"/>
          <w:szCs w:val="20"/>
        </w:rPr>
      </w:pPr>
    </w:p>
    <w:p w14:paraId="7A928829" w14:textId="627E9988" w:rsidR="00525F49" w:rsidRDefault="00525F49" w:rsidP="00956740">
      <w:pPr>
        <w:spacing w:after="0" w:line="276" w:lineRule="auto"/>
        <w:rPr>
          <w:rFonts w:ascii="Courier New" w:hAnsi="Courier New" w:cs="Courier New"/>
          <w:sz w:val="20"/>
          <w:szCs w:val="20"/>
        </w:rPr>
      </w:pPr>
    </w:p>
    <w:p w14:paraId="5DAF5439" w14:textId="309B58D9" w:rsidR="00525F49" w:rsidRDefault="00525F49" w:rsidP="00525F4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D</w:t>
      </w:r>
    </w:p>
    <w:p w14:paraId="2A3EF0A4" w14:textId="10306E42" w:rsidR="00525F49"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Default="00525F49" w:rsidP="00525F49">
      <w:pPr>
        <w:spacing w:after="0" w:line="276" w:lineRule="auto"/>
        <w:rPr>
          <w:rFonts w:ascii="Times New Roman" w:hAnsi="Times New Roman" w:cs="Times New Roman"/>
          <w:sz w:val="24"/>
          <w:szCs w:val="24"/>
        </w:rPr>
      </w:pPr>
    </w:p>
    <w:p w14:paraId="678AE16D" w14:textId="31DBF24F" w:rsidR="004A758D"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BD7C71">
        <w:rPr>
          <w:rFonts w:ascii="Times New Roman" w:hAnsi="Times New Roman" w:cs="Times New Roman"/>
          <w:sz w:val="24"/>
          <w:szCs w:val="24"/>
        </w:rPr>
        <w:t>D</w:t>
      </w:r>
      <w:r>
        <w:rPr>
          <w:rFonts w:ascii="Times New Roman" w:hAnsi="Times New Roman" w:cs="Times New Roman"/>
          <w:sz w:val="24"/>
          <w:szCs w:val="24"/>
        </w:rPr>
        <w:t xml:space="preserve">1. </w:t>
      </w:r>
      <w:r w:rsidRPr="00876121">
        <w:rPr>
          <w:rFonts w:ascii="Times New Roman" w:hAnsi="Times New Roman" w:cs="Times New Roman"/>
          <w:sz w:val="24"/>
          <w:szCs w:val="24"/>
        </w:rPr>
        <w:t>List</w:t>
      </w:r>
      <w:r>
        <w:rPr>
          <w:rFonts w:ascii="Times New Roman" w:hAnsi="Times New Roman" w:cs="Times New Roman"/>
          <w:sz w:val="24"/>
          <w:szCs w:val="24"/>
        </w:rPr>
        <w:t xml:space="preserve"> of the </w:t>
      </w:r>
      <w:r w:rsidR="004A758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Pr>
          <w:rFonts w:ascii="Times New Roman" w:hAnsi="Times New Roman" w:cs="Times New Roman"/>
          <w:sz w:val="24"/>
          <w:szCs w:val="24"/>
        </w:rPr>
        <w:t xml:space="preserve"> </w:t>
      </w:r>
    </w:p>
    <w:p w14:paraId="4D954F66" w14:textId="77777777" w:rsidR="007957A7"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4A758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Posterior</w:t>
            </w:r>
          </w:p>
        </w:tc>
      </w:tr>
      <w:tr w:rsidR="00F830D6" w:rsidRPr="004A758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bl>
    <w:p w14:paraId="7DE78A33" w14:textId="77777777" w:rsidR="004A758D" w:rsidRDefault="004A758D" w:rsidP="00525F49">
      <w:pPr>
        <w:spacing w:after="0" w:line="276" w:lineRule="auto"/>
        <w:rPr>
          <w:rFonts w:ascii="Times New Roman" w:hAnsi="Times New Roman" w:cs="Times New Roman"/>
          <w:sz w:val="24"/>
          <w:szCs w:val="24"/>
        </w:rPr>
      </w:pPr>
    </w:p>
    <w:p w14:paraId="41D68F5C" w14:textId="77777777" w:rsidR="004A758D" w:rsidRPr="00956740" w:rsidRDefault="004A758D" w:rsidP="00525F49">
      <w:pPr>
        <w:spacing w:after="0" w:line="276" w:lineRule="auto"/>
        <w:rPr>
          <w:rFonts w:ascii="Courier New" w:hAnsi="Courier New" w:cs="Courier New"/>
          <w:sz w:val="20"/>
          <w:szCs w:val="20"/>
        </w:rPr>
      </w:pPr>
    </w:p>
    <w:sectPr w:rsidR="004A758D"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15T11:20:00Z" w:initials="h">
    <w:p w14:paraId="32455957" w14:textId="77777777" w:rsidR="007A1E9C" w:rsidRDefault="007A1E9C" w:rsidP="00A35A7A">
      <w:pPr>
        <w:pStyle w:val="CommentText"/>
      </w:pPr>
      <w:r>
        <w:rPr>
          <w:rStyle w:val="CommentReference"/>
        </w:rPr>
        <w:annotationRef/>
      </w:r>
      <w:r>
        <w:t>Standardize shorthand and abbreviations for variables</w:t>
      </w:r>
    </w:p>
  </w:comment>
  <w:comment w:id="5" w:author="hlclipp@mix.wvu.edu" w:date="2023-02-08T15:55:00Z" w:initials="h">
    <w:p w14:paraId="57F4B9D6" w14:textId="696213F5"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6"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7" w:author="hlclipp@mix.wvu.edu" w:date="2023-02-08T16:03:00Z" w:initials="h">
    <w:p w14:paraId="5561E36D" w14:textId="77777777" w:rsidR="00047F31" w:rsidRDefault="00047F31" w:rsidP="00856156">
      <w:pPr>
        <w:pStyle w:val="CommentText"/>
      </w:pPr>
      <w:r>
        <w:rPr>
          <w:rStyle w:val="CommentReference"/>
        </w:rPr>
        <w:annotationRef/>
      </w:r>
      <w:r>
        <w:t>Cover temporal trends</w:t>
      </w:r>
    </w:p>
  </w:comment>
  <w:comment w:id="8" w:author="hlclipp@mix.wvu.edu" w:date="2023-02-08T16:03:00Z" w:initials="h">
    <w:p w14:paraId="4E45423D" w14:textId="77777777" w:rsidR="00047F31" w:rsidRDefault="00047F31" w:rsidP="00D67E6E">
      <w:pPr>
        <w:pStyle w:val="CommentText"/>
      </w:pPr>
      <w:r>
        <w:rPr>
          <w:rStyle w:val="CommentReference"/>
        </w:rPr>
        <w:annotationRef/>
      </w:r>
      <w:r>
        <w:t>Cover effects of climate</w:t>
      </w:r>
    </w:p>
  </w:comment>
  <w:comment w:id="9" w:author="hlclipp@mix.wvu.edu" w:date="2023-02-08T16:04:00Z" w:initials="h">
    <w:p w14:paraId="13DC8384" w14:textId="77777777" w:rsidR="00047F31" w:rsidRDefault="00047F31" w:rsidP="00AD5664">
      <w:pPr>
        <w:pStyle w:val="CommentText"/>
      </w:pPr>
      <w:r>
        <w:rPr>
          <w:rStyle w:val="CommentReference"/>
        </w:rPr>
        <w:annotationRef/>
      </w:r>
      <w:r>
        <w:t>Discuss potential role of latitude and elevation</w:t>
      </w:r>
    </w:p>
  </w:comment>
  <w:comment w:id="10" w:author="hlclipp@mix.wvu.edu" w:date="2023-02-08T16:04:00Z" w:initials="h">
    <w:p w14:paraId="1335B8A1" w14:textId="77777777" w:rsidR="00047F31" w:rsidRDefault="00047F31" w:rsidP="00DF2931">
      <w:pPr>
        <w:pStyle w:val="CommentText"/>
      </w:pPr>
      <w:r>
        <w:rPr>
          <w:rStyle w:val="CommentReference"/>
        </w:rPr>
        <w:annotationRef/>
      </w:r>
      <w:r>
        <w:t>Knowledge gap</w:t>
      </w:r>
    </w:p>
  </w:comment>
  <w:comment w:id="11" w:author="hlclipp@mix.wvu.edu" w:date="2023-02-08T16:04:00Z" w:initials="h">
    <w:p w14:paraId="31C40EBA" w14:textId="77777777" w:rsidR="00047F31" w:rsidRDefault="00047F31" w:rsidP="0061441D">
      <w:pPr>
        <w:pStyle w:val="CommentText"/>
      </w:pPr>
      <w:r>
        <w:rPr>
          <w:rStyle w:val="CommentReference"/>
        </w:rPr>
        <w:annotationRef/>
      </w:r>
      <w:r>
        <w:t>Use of Appalachian Mountains as a ideal study system</w:t>
      </w:r>
    </w:p>
  </w:comment>
  <w:comment w:id="13" w:author="hlclipp@mix.wvu.edu" w:date="2023-02-08T15:26:00Z" w:initials="h">
    <w:p w14:paraId="4648ACB4" w14:textId="797D876C" w:rsidR="00886779" w:rsidRDefault="00886779" w:rsidP="009F3EBD">
      <w:pPr>
        <w:pStyle w:val="CommentText"/>
      </w:pPr>
      <w:r>
        <w:rPr>
          <w:rStyle w:val="CommentReference"/>
        </w:rPr>
        <w:annotationRef/>
      </w:r>
      <w:r>
        <w:t>Compare temperature vs. precipitation vs. other temporal effects for each guild</w:t>
      </w:r>
    </w:p>
  </w:comment>
  <w:comment w:id="14" w:author="hlclipp@mix.wvu.edu" w:date="2023-02-08T15:29:00Z" w:initials="h">
    <w:p w14:paraId="373A5EFA" w14:textId="77777777" w:rsidR="00834EC9" w:rsidRDefault="00834EC9" w:rsidP="0027639F">
      <w:pPr>
        <w:pStyle w:val="CommentText"/>
      </w:pPr>
      <w:r>
        <w:rPr>
          <w:rStyle w:val="CommentReference"/>
        </w:rPr>
        <w:annotationRef/>
      </w:r>
      <w:r>
        <w:t>Within each, lead with linear relationship, then comment on how latitude and elevation modify the relation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32455957" w15:paraIdParent="2044C12F" w15:done="0"/>
  <w15:commentEx w15:paraId="57F4B9D6" w15:done="0"/>
  <w15:commentEx w15:paraId="6B06B850" w15:paraIdParent="57F4B9D6" w15:done="0"/>
  <w15:commentEx w15:paraId="5561E36D" w15:done="0"/>
  <w15:commentEx w15:paraId="4E45423D" w15:done="0"/>
  <w15:commentEx w15:paraId="13DC8384" w15:done="0"/>
  <w15:commentEx w15:paraId="1335B8A1" w15:done="0"/>
  <w15:commentEx w15:paraId="31C40EBA" w15:paraIdParent="1335B8A1" w15:done="0"/>
  <w15:commentEx w15:paraId="4648ACB4" w15:done="0"/>
  <w15:commentEx w15:paraId="373A5EFA" w15:paraIdParent="4648AC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973E93" w16cex:dateUtc="2023-02-15T16:20:00Z"/>
  <w16cex:commentExtensible w16cex:durableId="278E4487" w16cex:dateUtc="2023-02-08T20:55:00Z"/>
  <w16cex:commentExtensible w16cex:durableId="278E44B6" w16cex:dateUtc="2023-02-08T20:56:00Z"/>
  <w16cex:commentExtensible w16cex:durableId="278E4649" w16cex:dateUtc="2023-02-08T21:03:00Z"/>
  <w16cex:commentExtensible w16cex:durableId="278E4653" w16cex:dateUtc="2023-02-08T21:03:00Z"/>
  <w16cex:commentExtensible w16cex:durableId="278E467A" w16cex:dateUtc="2023-02-08T21:04:00Z"/>
  <w16cex:commentExtensible w16cex:durableId="278E4688" w16cex:dateUtc="2023-02-08T21:04:00Z"/>
  <w16cex:commentExtensible w16cex:durableId="278E469E" w16cex:dateUtc="2023-02-08T21:04:00Z"/>
  <w16cex:commentExtensible w16cex:durableId="278E3DB9" w16cex:dateUtc="2023-02-08T20:26:00Z"/>
  <w16cex:commentExtensible w16cex:durableId="278E3E49" w16cex:dateUtc="2023-02-0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32455957" w16cid:durableId="27973E93"/>
  <w16cid:commentId w16cid:paraId="57F4B9D6" w16cid:durableId="278E4487"/>
  <w16cid:commentId w16cid:paraId="6B06B850" w16cid:durableId="278E44B6"/>
  <w16cid:commentId w16cid:paraId="5561E36D" w16cid:durableId="278E4649"/>
  <w16cid:commentId w16cid:paraId="4E45423D" w16cid:durableId="278E4653"/>
  <w16cid:commentId w16cid:paraId="13DC8384" w16cid:durableId="278E467A"/>
  <w16cid:commentId w16cid:paraId="1335B8A1" w16cid:durableId="278E4688"/>
  <w16cid:commentId w16cid:paraId="31C40EBA" w16cid:durableId="278E469E"/>
  <w16cid:commentId w16cid:paraId="4648ACB4" w16cid:durableId="278E3DB9"/>
  <w16cid:commentId w16cid:paraId="373A5EFA" w16cid:durableId="278E3E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C83FD" w14:textId="77777777" w:rsidR="00490555" w:rsidRDefault="00490555" w:rsidP="000948A3">
      <w:pPr>
        <w:spacing w:after="0" w:line="240" w:lineRule="auto"/>
      </w:pPr>
      <w:r>
        <w:separator/>
      </w:r>
    </w:p>
  </w:endnote>
  <w:endnote w:type="continuationSeparator" w:id="0">
    <w:p w14:paraId="461B50B8" w14:textId="77777777" w:rsidR="00490555" w:rsidRDefault="00490555"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B0CCA" w14:textId="77777777" w:rsidR="00490555" w:rsidRDefault="00490555" w:rsidP="000948A3">
      <w:pPr>
        <w:spacing w:after="0" w:line="240" w:lineRule="auto"/>
      </w:pPr>
      <w:r>
        <w:separator/>
      </w:r>
    </w:p>
  </w:footnote>
  <w:footnote w:type="continuationSeparator" w:id="0">
    <w:p w14:paraId="4BA1BA82" w14:textId="77777777" w:rsidR="00490555" w:rsidRDefault="00490555"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5B1D"/>
    <w:rsid w:val="000262C5"/>
    <w:rsid w:val="000271E3"/>
    <w:rsid w:val="00027C73"/>
    <w:rsid w:val="00027DC2"/>
    <w:rsid w:val="00032757"/>
    <w:rsid w:val="00034F4D"/>
    <w:rsid w:val="000368BC"/>
    <w:rsid w:val="00043A36"/>
    <w:rsid w:val="00044EBD"/>
    <w:rsid w:val="00047016"/>
    <w:rsid w:val="00047F31"/>
    <w:rsid w:val="00051B7A"/>
    <w:rsid w:val="0005399B"/>
    <w:rsid w:val="00054182"/>
    <w:rsid w:val="00060331"/>
    <w:rsid w:val="0006121B"/>
    <w:rsid w:val="00066E85"/>
    <w:rsid w:val="00067CBE"/>
    <w:rsid w:val="00070AE1"/>
    <w:rsid w:val="00073866"/>
    <w:rsid w:val="00077C36"/>
    <w:rsid w:val="00080F5E"/>
    <w:rsid w:val="00081212"/>
    <w:rsid w:val="000819D5"/>
    <w:rsid w:val="000828CD"/>
    <w:rsid w:val="0008353F"/>
    <w:rsid w:val="00083D74"/>
    <w:rsid w:val="00092F2C"/>
    <w:rsid w:val="0009337B"/>
    <w:rsid w:val="0009481B"/>
    <w:rsid w:val="000948A3"/>
    <w:rsid w:val="00095160"/>
    <w:rsid w:val="00097F57"/>
    <w:rsid w:val="000A08A7"/>
    <w:rsid w:val="000A1FA9"/>
    <w:rsid w:val="000A240F"/>
    <w:rsid w:val="000A5ED2"/>
    <w:rsid w:val="000A643D"/>
    <w:rsid w:val="000B16A5"/>
    <w:rsid w:val="000B1E94"/>
    <w:rsid w:val="000B5B0D"/>
    <w:rsid w:val="000B5D39"/>
    <w:rsid w:val="000B66EA"/>
    <w:rsid w:val="000B69DB"/>
    <w:rsid w:val="000C02AA"/>
    <w:rsid w:val="000C0E6B"/>
    <w:rsid w:val="000C5BA5"/>
    <w:rsid w:val="000D1A78"/>
    <w:rsid w:val="000D5CC9"/>
    <w:rsid w:val="000D6CCC"/>
    <w:rsid w:val="000D6E30"/>
    <w:rsid w:val="000E1155"/>
    <w:rsid w:val="000E2156"/>
    <w:rsid w:val="000E6801"/>
    <w:rsid w:val="000E69F7"/>
    <w:rsid w:val="000E746A"/>
    <w:rsid w:val="000E75EE"/>
    <w:rsid w:val="000F21D8"/>
    <w:rsid w:val="000F31C8"/>
    <w:rsid w:val="000F77ED"/>
    <w:rsid w:val="00100E7B"/>
    <w:rsid w:val="00101338"/>
    <w:rsid w:val="00102AED"/>
    <w:rsid w:val="00102C44"/>
    <w:rsid w:val="00104015"/>
    <w:rsid w:val="001060FC"/>
    <w:rsid w:val="0010628B"/>
    <w:rsid w:val="001079EC"/>
    <w:rsid w:val="00112332"/>
    <w:rsid w:val="001134B0"/>
    <w:rsid w:val="001144E4"/>
    <w:rsid w:val="001145FB"/>
    <w:rsid w:val="00115F76"/>
    <w:rsid w:val="0011711B"/>
    <w:rsid w:val="001216F9"/>
    <w:rsid w:val="001217B5"/>
    <w:rsid w:val="00124164"/>
    <w:rsid w:val="00124A30"/>
    <w:rsid w:val="001274A1"/>
    <w:rsid w:val="001279D6"/>
    <w:rsid w:val="00130E7B"/>
    <w:rsid w:val="00131625"/>
    <w:rsid w:val="00136F97"/>
    <w:rsid w:val="00137448"/>
    <w:rsid w:val="00137938"/>
    <w:rsid w:val="001449B3"/>
    <w:rsid w:val="00150529"/>
    <w:rsid w:val="00150BA0"/>
    <w:rsid w:val="001520FA"/>
    <w:rsid w:val="001525E1"/>
    <w:rsid w:val="00152DC4"/>
    <w:rsid w:val="001540D3"/>
    <w:rsid w:val="00154783"/>
    <w:rsid w:val="00154867"/>
    <w:rsid w:val="00157FB0"/>
    <w:rsid w:val="0016008F"/>
    <w:rsid w:val="001659F3"/>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90149"/>
    <w:rsid w:val="0019298D"/>
    <w:rsid w:val="0019474E"/>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725A"/>
    <w:rsid w:val="001B77E0"/>
    <w:rsid w:val="001C152E"/>
    <w:rsid w:val="001C3284"/>
    <w:rsid w:val="001C5732"/>
    <w:rsid w:val="001D036A"/>
    <w:rsid w:val="001D1279"/>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10DCB"/>
    <w:rsid w:val="00212512"/>
    <w:rsid w:val="00212D39"/>
    <w:rsid w:val="00213237"/>
    <w:rsid w:val="00214392"/>
    <w:rsid w:val="002144BD"/>
    <w:rsid w:val="00222040"/>
    <w:rsid w:val="00222382"/>
    <w:rsid w:val="002227E3"/>
    <w:rsid w:val="002351C0"/>
    <w:rsid w:val="002361A4"/>
    <w:rsid w:val="00236E75"/>
    <w:rsid w:val="0024003D"/>
    <w:rsid w:val="0024043B"/>
    <w:rsid w:val="00241729"/>
    <w:rsid w:val="00241B63"/>
    <w:rsid w:val="00241CDE"/>
    <w:rsid w:val="00243F71"/>
    <w:rsid w:val="00245CB6"/>
    <w:rsid w:val="00245F8B"/>
    <w:rsid w:val="00246018"/>
    <w:rsid w:val="0025129B"/>
    <w:rsid w:val="002516C7"/>
    <w:rsid w:val="00253319"/>
    <w:rsid w:val="0025607E"/>
    <w:rsid w:val="00260EB5"/>
    <w:rsid w:val="00270DB9"/>
    <w:rsid w:val="00280987"/>
    <w:rsid w:val="00283EAA"/>
    <w:rsid w:val="0029140F"/>
    <w:rsid w:val="00292F70"/>
    <w:rsid w:val="0029345A"/>
    <w:rsid w:val="00293CE7"/>
    <w:rsid w:val="002944E3"/>
    <w:rsid w:val="00296209"/>
    <w:rsid w:val="002A01C7"/>
    <w:rsid w:val="002A0CA1"/>
    <w:rsid w:val="002A100B"/>
    <w:rsid w:val="002A1E73"/>
    <w:rsid w:val="002A1F40"/>
    <w:rsid w:val="002A235F"/>
    <w:rsid w:val="002A298B"/>
    <w:rsid w:val="002A31A6"/>
    <w:rsid w:val="002A41F0"/>
    <w:rsid w:val="002B1008"/>
    <w:rsid w:val="002B35AF"/>
    <w:rsid w:val="002B4938"/>
    <w:rsid w:val="002B579A"/>
    <w:rsid w:val="002C000E"/>
    <w:rsid w:val="002C05E3"/>
    <w:rsid w:val="002C2E60"/>
    <w:rsid w:val="002C4826"/>
    <w:rsid w:val="002C68A1"/>
    <w:rsid w:val="002D04C9"/>
    <w:rsid w:val="002D08CD"/>
    <w:rsid w:val="002D2554"/>
    <w:rsid w:val="002D3C9B"/>
    <w:rsid w:val="002D76B3"/>
    <w:rsid w:val="002E2CE5"/>
    <w:rsid w:val="002E344D"/>
    <w:rsid w:val="002E59B4"/>
    <w:rsid w:val="002F0A69"/>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271B7"/>
    <w:rsid w:val="0033173D"/>
    <w:rsid w:val="0033391A"/>
    <w:rsid w:val="00343A3E"/>
    <w:rsid w:val="00346D6F"/>
    <w:rsid w:val="003476F7"/>
    <w:rsid w:val="003510B5"/>
    <w:rsid w:val="00354BB5"/>
    <w:rsid w:val="00354FC7"/>
    <w:rsid w:val="003575F3"/>
    <w:rsid w:val="00357DC6"/>
    <w:rsid w:val="0036150F"/>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8A5"/>
    <w:rsid w:val="003B491F"/>
    <w:rsid w:val="003B651B"/>
    <w:rsid w:val="003B67D2"/>
    <w:rsid w:val="003C0968"/>
    <w:rsid w:val="003C1177"/>
    <w:rsid w:val="003C2C26"/>
    <w:rsid w:val="003C33BA"/>
    <w:rsid w:val="003C47B1"/>
    <w:rsid w:val="003D0E36"/>
    <w:rsid w:val="003D2C56"/>
    <w:rsid w:val="003D36F2"/>
    <w:rsid w:val="003D46EE"/>
    <w:rsid w:val="003D59FA"/>
    <w:rsid w:val="003E06B1"/>
    <w:rsid w:val="003E49CE"/>
    <w:rsid w:val="003E5643"/>
    <w:rsid w:val="003F0F04"/>
    <w:rsid w:val="003F3988"/>
    <w:rsid w:val="003F700F"/>
    <w:rsid w:val="004006CC"/>
    <w:rsid w:val="00400A7D"/>
    <w:rsid w:val="004033C1"/>
    <w:rsid w:val="00404268"/>
    <w:rsid w:val="00405FFA"/>
    <w:rsid w:val="004136F6"/>
    <w:rsid w:val="00414137"/>
    <w:rsid w:val="00414A4B"/>
    <w:rsid w:val="0042189C"/>
    <w:rsid w:val="004222D3"/>
    <w:rsid w:val="0042301F"/>
    <w:rsid w:val="00424205"/>
    <w:rsid w:val="00424D62"/>
    <w:rsid w:val="00426ABE"/>
    <w:rsid w:val="004310A9"/>
    <w:rsid w:val="004329F9"/>
    <w:rsid w:val="0044045F"/>
    <w:rsid w:val="00440898"/>
    <w:rsid w:val="00442953"/>
    <w:rsid w:val="00443C88"/>
    <w:rsid w:val="00445F22"/>
    <w:rsid w:val="00450D47"/>
    <w:rsid w:val="00452286"/>
    <w:rsid w:val="00452EBC"/>
    <w:rsid w:val="004534B6"/>
    <w:rsid w:val="00455175"/>
    <w:rsid w:val="00455568"/>
    <w:rsid w:val="004609A6"/>
    <w:rsid w:val="00462800"/>
    <w:rsid w:val="004636DF"/>
    <w:rsid w:val="00464AE2"/>
    <w:rsid w:val="00464B64"/>
    <w:rsid w:val="00464FD4"/>
    <w:rsid w:val="00466018"/>
    <w:rsid w:val="00470EDE"/>
    <w:rsid w:val="00471C4C"/>
    <w:rsid w:val="004733F6"/>
    <w:rsid w:val="0047460C"/>
    <w:rsid w:val="0047677B"/>
    <w:rsid w:val="00480458"/>
    <w:rsid w:val="00484AD3"/>
    <w:rsid w:val="004866C9"/>
    <w:rsid w:val="00486725"/>
    <w:rsid w:val="00486E09"/>
    <w:rsid w:val="00490555"/>
    <w:rsid w:val="00492C98"/>
    <w:rsid w:val="0049356B"/>
    <w:rsid w:val="00497625"/>
    <w:rsid w:val="004A0E70"/>
    <w:rsid w:val="004A2F26"/>
    <w:rsid w:val="004A6B0B"/>
    <w:rsid w:val="004A758D"/>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973"/>
    <w:rsid w:val="005017AE"/>
    <w:rsid w:val="005036AB"/>
    <w:rsid w:val="00507DF0"/>
    <w:rsid w:val="005127DE"/>
    <w:rsid w:val="00514778"/>
    <w:rsid w:val="00520410"/>
    <w:rsid w:val="005215C4"/>
    <w:rsid w:val="0052482A"/>
    <w:rsid w:val="00524934"/>
    <w:rsid w:val="00524C65"/>
    <w:rsid w:val="00525F49"/>
    <w:rsid w:val="00527B28"/>
    <w:rsid w:val="00531DA0"/>
    <w:rsid w:val="005365BD"/>
    <w:rsid w:val="00537371"/>
    <w:rsid w:val="00541922"/>
    <w:rsid w:val="00545042"/>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1176"/>
    <w:rsid w:val="005C30ED"/>
    <w:rsid w:val="005C5E6D"/>
    <w:rsid w:val="005C70C0"/>
    <w:rsid w:val="005C7B6B"/>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153E"/>
    <w:rsid w:val="006569FA"/>
    <w:rsid w:val="00657B58"/>
    <w:rsid w:val="00660C77"/>
    <w:rsid w:val="00660E50"/>
    <w:rsid w:val="00662CB2"/>
    <w:rsid w:val="00663B48"/>
    <w:rsid w:val="00665FFB"/>
    <w:rsid w:val="0067110D"/>
    <w:rsid w:val="00671FC6"/>
    <w:rsid w:val="0067290E"/>
    <w:rsid w:val="00673744"/>
    <w:rsid w:val="00674B29"/>
    <w:rsid w:val="00675E01"/>
    <w:rsid w:val="00676ED3"/>
    <w:rsid w:val="00680EF6"/>
    <w:rsid w:val="00681F7F"/>
    <w:rsid w:val="006821FC"/>
    <w:rsid w:val="006838AA"/>
    <w:rsid w:val="006839FB"/>
    <w:rsid w:val="00684ED5"/>
    <w:rsid w:val="00685EA7"/>
    <w:rsid w:val="00687E1F"/>
    <w:rsid w:val="006932AB"/>
    <w:rsid w:val="006959AF"/>
    <w:rsid w:val="006A516F"/>
    <w:rsid w:val="006A5AA7"/>
    <w:rsid w:val="006A5D5D"/>
    <w:rsid w:val="006A66EC"/>
    <w:rsid w:val="006A77E6"/>
    <w:rsid w:val="006A7F2D"/>
    <w:rsid w:val="006B1C22"/>
    <w:rsid w:val="006C0A4C"/>
    <w:rsid w:val="006C324B"/>
    <w:rsid w:val="006C4453"/>
    <w:rsid w:val="006C48A9"/>
    <w:rsid w:val="006C7AE5"/>
    <w:rsid w:val="006C7AEF"/>
    <w:rsid w:val="006D0638"/>
    <w:rsid w:val="006D3119"/>
    <w:rsid w:val="006D4D91"/>
    <w:rsid w:val="006D5D5E"/>
    <w:rsid w:val="006D7476"/>
    <w:rsid w:val="006D7CDA"/>
    <w:rsid w:val="006D7F63"/>
    <w:rsid w:val="006E0100"/>
    <w:rsid w:val="006E0882"/>
    <w:rsid w:val="006E2119"/>
    <w:rsid w:val="006E75F6"/>
    <w:rsid w:val="006F0E29"/>
    <w:rsid w:val="006F3224"/>
    <w:rsid w:val="006F4A64"/>
    <w:rsid w:val="006F5EED"/>
    <w:rsid w:val="006F71FF"/>
    <w:rsid w:val="006F7AB2"/>
    <w:rsid w:val="007029EE"/>
    <w:rsid w:val="0070395B"/>
    <w:rsid w:val="00703C72"/>
    <w:rsid w:val="00705305"/>
    <w:rsid w:val="00705E04"/>
    <w:rsid w:val="007108D2"/>
    <w:rsid w:val="00711DA1"/>
    <w:rsid w:val="00713E08"/>
    <w:rsid w:val="0071571C"/>
    <w:rsid w:val="00715828"/>
    <w:rsid w:val="00717BB6"/>
    <w:rsid w:val="00717D65"/>
    <w:rsid w:val="007231E5"/>
    <w:rsid w:val="00724925"/>
    <w:rsid w:val="00725CCC"/>
    <w:rsid w:val="00727660"/>
    <w:rsid w:val="00727D54"/>
    <w:rsid w:val="0073030C"/>
    <w:rsid w:val="00740581"/>
    <w:rsid w:val="0074309A"/>
    <w:rsid w:val="007431EF"/>
    <w:rsid w:val="00745102"/>
    <w:rsid w:val="00745522"/>
    <w:rsid w:val="00745992"/>
    <w:rsid w:val="00747ADD"/>
    <w:rsid w:val="00757A06"/>
    <w:rsid w:val="0076054A"/>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1101"/>
    <w:rsid w:val="0079426B"/>
    <w:rsid w:val="00794492"/>
    <w:rsid w:val="00794D01"/>
    <w:rsid w:val="007951A9"/>
    <w:rsid w:val="007957A7"/>
    <w:rsid w:val="007A029C"/>
    <w:rsid w:val="007A052C"/>
    <w:rsid w:val="007A1808"/>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40F0"/>
    <w:rsid w:val="007E4295"/>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417F"/>
    <w:rsid w:val="00827776"/>
    <w:rsid w:val="00830D6C"/>
    <w:rsid w:val="00831F4B"/>
    <w:rsid w:val="00834EC9"/>
    <w:rsid w:val="00840EAC"/>
    <w:rsid w:val="008412FF"/>
    <w:rsid w:val="00846141"/>
    <w:rsid w:val="00846169"/>
    <w:rsid w:val="00847433"/>
    <w:rsid w:val="00850118"/>
    <w:rsid w:val="008501AD"/>
    <w:rsid w:val="008504BC"/>
    <w:rsid w:val="008514C0"/>
    <w:rsid w:val="00852B59"/>
    <w:rsid w:val="00853067"/>
    <w:rsid w:val="00853C46"/>
    <w:rsid w:val="00854CA7"/>
    <w:rsid w:val="008567B3"/>
    <w:rsid w:val="008572B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6121"/>
    <w:rsid w:val="00877505"/>
    <w:rsid w:val="00883A3D"/>
    <w:rsid w:val="00886779"/>
    <w:rsid w:val="00886DFF"/>
    <w:rsid w:val="008914C6"/>
    <w:rsid w:val="00892B2E"/>
    <w:rsid w:val="00893E1D"/>
    <w:rsid w:val="008955AD"/>
    <w:rsid w:val="00896689"/>
    <w:rsid w:val="00897B60"/>
    <w:rsid w:val="008A0D16"/>
    <w:rsid w:val="008A102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E21B5"/>
    <w:rsid w:val="008E2975"/>
    <w:rsid w:val="008E715D"/>
    <w:rsid w:val="008F05D8"/>
    <w:rsid w:val="008F30D9"/>
    <w:rsid w:val="008F5C08"/>
    <w:rsid w:val="008F739E"/>
    <w:rsid w:val="008F7AA9"/>
    <w:rsid w:val="008F7E29"/>
    <w:rsid w:val="00902B4C"/>
    <w:rsid w:val="00904C94"/>
    <w:rsid w:val="009050B7"/>
    <w:rsid w:val="0090548C"/>
    <w:rsid w:val="009060DC"/>
    <w:rsid w:val="00910169"/>
    <w:rsid w:val="00912E51"/>
    <w:rsid w:val="009146BF"/>
    <w:rsid w:val="00915C0B"/>
    <w:rsid w:val="0091667F"/>
    <w:rsid w:val="00916E5C"/>
    <w:rsid w:val="00916F06"/>
    <w:rsid w:val="00917238"/>
    <w:rsid w:val="0091729A"/>
    <w:rsid w:val="00920E90"/>
    <w:rsid w:val="0092173F"/>
    <w:rsid w:val="00926168"/>
    <w:rsid w:val="00927AD5"/>
    <w:rsid w:val="00930C6C"/>
    <w:rsid w:val="00930CBC"/>
    <w:rsid w:val="00931DBF"/>
    <w:rsid w:val="00934198"/>
    <w:rsid w:val="009365B1"/>
    <w:rsid w:val="0093765B"/>
    <w:rsid w:val="00941351"/>
    <w:rsid w:val="00956740"/>
    <w:rsid w:val="00957FFA"/>
    <w:rsid w:val="00962924"/>
    <w:rsid w:val="0096519E"/>
    <w:rsid w:val="009703F4"/>
    <w:rsid w:val="0097220A"/>
    <w:rsid w:val="00972444"/>
    <w:rsid w:val="0098437F"/>
    <w:rsid w:val="009844A1"/>
    <w:rsid w:val="0099309B"/>
    <w:rsid w:val="00994437"/>
    <w:rsid w:val="00994B48"/>
    <w:rsid w:val="009968CB"/>
    <w:rsid w:val="00997148"/>
    <w:rsid w:val="00997BC8"/>
    <w:rsid w:val="009A391A"/>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D2"/>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EA6"/>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4330C"/>
    <w:rsid w:val="00A46891"/>
    <w:rsid w:val="00A50460"/>
    <w:rsid w:val="00A50DC6"/>
    <w:rsid w:val="00A534AD"/>
    <w:rsid w:val="00A539B6"/>
    <w:rsid w:val="00A53FD7"/>
    <w:rsid w:val="00A60519"/>
    <w:rsid w:val="00A60930"/>
    <w:rsid w:val="00A642C1"/>
    <w:rsid w:val="00A70765"/>
    <w:rsid w:val="00A7235D"/>
    <w:rsid w:val="00A72731"/>
    <w:rsid w:val="00A727A5"/>
    <w:rsid w:val="00A72D1C"/>
    <w:rsid w:val="00A73F25"/>
    <w:rsid w:val="00A7555F"/>
    <w:rsid w:val="00A77D11"/>
    <w:rsid w:val="00A82A81"/>
    <w:rsid w:val="00A8424A"/>
    <w:rsid w:val="00A84561"/>
    <w:rsid w:val="00A846B1"/>
    <w:rsid w:val="00A86383"/>
    <w:rsid w:val="00A86F12"/>
    <w:rsid w:val="00A87309"/>
    <w:rsid w:val="00A878C5"/>
    <w:rsid w:val="00A934FA"/>
    <w:rsid w:val="00A96712"/>
    <w:rsid w:val="00A975B7"/>
    <w:rsid w:val="00AA2500"/>
    <w:rsid w:val="00AA4336"/>
    <w:rsid w:val="00AA472A"/>
    <w:rsid w:val="00AA4E21"/>
    <w:rsid w:val="00AA6AAE"/>
    <w:rsid w:val="00AA6F2F"/>
    <w:rsid w:val="00AB0582"/>
    <w:rsid w:val="00AB08F1"/>
    <w:rsid w:val="00AB1667"/>
    <w:rsid w:val="00AB2F2B"/>
    <w:rsid w:val="00AB324D"/>
    <w:rsid w:val="00AB5D4D"/>
    <w:rsid w:val="00AC279A"/>
    <w:rsid w:val="00AC56CE"/>
    <w:rsid w:val="00AC6382"/>
    <w:rsid w:val="00AC6AC6"/>
    <w:rsid w:val="00AC7515"/>
    <w:rsid w:val="00AD058A"/>
    <w:rsid w:val="00AD3238"/>
    <w:rsid w:val="00AD344E"/>
    <w:rsid w:val="00AD7C44"/>
    <w:rsid w:val="00AF303A"/>
    <w:rsid w:val="00AF4809"/>
    <w:rsid w:val="00AF595F"/>
    <w:rsid w:val="00AF5DA8"/>
    <w:rsid w:val="00B0049E"/>
    <w:rsid w:val="00B060BD"/>
    <w:rsid w:val="00B10422"/>
    <w:rsid w:val="00B11621"/>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76172"/>
    <w:rsid w:val="00B81B6C"/>
    <w:rsid w:val="00B81DC0"/>
    <w:rsid w:val="00B82F30"/>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6CE4"/>
    <w:rsid w:val="00BC7495"/>
    <w:rsid w:val="00BD0757"/>
    <w:rsid w:val="00BD0B5C"/>
    <w:rsid w:val="00BD28F4"/>
    <w:rsid w:val="00BD2B62"/>
    <w:rsid w:val="00BD5761"/>
    <w:rsid w:val="00BD7C71"/>
    <w:rsid w:val="00BD7E0E"/>
    <w:rsid w:val="00BE0971"/>
    <w:rsid w:val="00BE1413"/>
    <w:rsid w:val="00BE170E"/>
    <w:rsid w:val="00BE19B2"/>
    <w:rsid w:val="00BE3D09"/>
    <w:rsid w:val="00BE408A"/>
    <w:rsid w:val="00BF0293"/>
    <w:rsid w:val="00BF07F6"/>
    <w:rsid w:val="00BF0BB0"/>
    <w:rsid w:val="00BF1130"/>
    <w:rsid w:val="00BF12D5"/>
    <w:rsid w:val="00BF1A6A"/>
    <w:rsid w:val="00BF4631"/>
    <w:rsid w:val="00BF5363"/>
    <w:rsid w:val="00C00772"/>
    <w:rsid w:val="00C01182"/>
    <w:rsid w:val="00C01A5A"/>
    <w:rsid w:val="00C06500"/>
    <w:rsid w:val="00C06745"/>
    <w:rsid w:val="00C112AF"/>
    <w:rsid w:val="00C12111"/>
    <w:rsid w:val="00C1288A"/>
    <w:rsid w:val="00C137AD"/>
    <w:rsid w:val="00C2039F"/>
    <w:rsid w:val="00C208AC"/>
    <w:rsid w:val="00C2307E"/>
    <w:rsid w:val="00C239F7"/>
    <w:rsid w:val="00C24265"/>
    <w:rsid w:val="00C252D3"/>
    <w:rsid w:val="00C27430"/>
    <w:rsid w:val="00C27482"/>
    <w:rsid w:val="00C307FA"/>
    <w:rsid w:val="00C31D89"/>
    <w:rsid w:val="00C3287B"/>
    <w:rsid w:val="00C34943"/>
    <w:rsid w:val="00C37D3E"/>
    <w:rsid w:val="00C4194C"/>
    <w:rsid w:val="00C41A25"/>
    <w:rsid w:val="00C42C36"/>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E88"/>
    <w:rsid w:val="00C74AFF"/>
    <w:rsid w:val="00C81A65"/>
    <w:rsid w:val="00C820D1"/>
    <w:rsid w:val="00C86DB9"/>
    <w:rsid w:val="00C86E45"/>
    <w:rsid w:val="00C93C01"/>
    <w:rsid w:val="00CA3C23"/>
    <w:rsid w:val="00CA4AA5"/>
    <w:rsid w:val="00CA4D9C"/>
    <w:rsid w:val="00CA4FFA"/>
    <w:rsid w:val="00CA599E"/>
    <w:rsid w:val="00CA5F33"/>
    <w:rsid w:val="00CB2426"/>
    <w:rsid w:val="00CB3263"/>
    <w:rsid w:val="00CC0067"/>
    <w:rsid w:val="00CC0452"/>
    <w:rsid w:val="00CC0640"/>
    <w:rsid w:val="00CC0B52"/>
    <w:rsid w:val="00CC16BB"/>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34F4"/>
    <w:rsid w:val="00D05875"/>
    <w:rsid w:val="00D07541"/>
    <w:rsid w:val="00D11F4E"/>
    <w:rsid w:val="00D1226C"/>
    <w:rsid w:val="00D12BBF"/>
    <w:rsid w:val="00D15D67"/>
    <w:rsid w:val="00D24F04"/>
    <w:rsid w:val="00D24F30"/>
    <w:rsid w:val="00D27793"/>
    <w:rsid w:val="00D30CC6"/>
    <w:rsid w:val="00D33486"/>
    <w:rsid w:val="00D33563"/>
    <w:rsid w:val="00D41693"/>
    <w:rsid w:val="00D431D8"/>
    <w:rsid w:val="00D44B46"/>
    <w:rsid w:val="00D45D81"/>
    <w:rsid w:val="00D517C1"/>
    <w:rsid w:val="00D5234D"/>
    <w:rsid w:val="00D54DED"/>
    <w:rsid w:val="00D57FDA"/>
    <w:rsid w:val="00D62382"/>
    <w:rsid w:val="00D63314"/>
    <w:rsid w:val="00D63F32"/>
    <w:rsid w:val="00D700D8"/>
    <w:rsid w:val="00D730AB"/>
    <w:rsid w:val="00D74175"/>
    <w:rsid w:val="00D74B87"/>
    <w:rsid w:val="00D75539"/>
    <w:rsid w:val="00D82E1A"/>
    <w:rsid w:val="00D8516C"/>
    <w:rsid w:val="00D85AFF"/>
    <w:rsid w:val="00D8716A"/>
    <w:rsid w:val="00D87FFB"/>
    <w:rsid w:val="00D91B06"/>
    <w:rsid w:val="00D95157"/>
    <w:rsid w:val="00D95C38"/>
    <w:rsid w:val="00D9722C"/>
    <w:rsid w:val="00D97F58"/>
    <w:rsid w:val="00DA57F2"/>
    <w:rsid w:val="00DA59E3"/>
    <w:rsid w:val="00DA75D1"/>
    <w:rsid w:val="00DA77DC"/>
    <w:rsid w:val="00DB0DD2"/>
    <w:rsid w:val="00DB2914"/>
    <w:rsid w:val="00DB3576"/>
    <w:rsid w:val="00DB3DA6"/>
    <w:rsid w:val="00DB5103"/>
    <w:rsid w:val="00DC1305"/>
    <w:rsid w:val="00DC1E2A"/>
    <w:rsid w:val="00DC39F3"/>
    <w:rsid w:val="00DC5C4B"/>
    <w:rsid w:val="00DC72D3"/>
    <w:rsid w:val="00DC7485"/>
    <w:rsid w:val="00DD05D3"/>
    <w:rsid w:val="00DD228E"/>
    <w:rsid w:val="00DD381D"/>
    <w:rsid w:val="00DD59CD"/>
    <w:rsid w:val="00DD5F5C"/>
    <w:rsid w:val="00DD637B"/>
    <w:rsid w:val="00DE08CF"/>
    <w:rsid w:val="00DE19E1"/>
    <w:rsid w:val="00DE208A"/>
    <w:rsid w:val="00DE2144"/>
    <w:rsid w:val="00DE25B3"/>
    <w:rsid w:val="00DE48B5"/>
    <w:rsid w:val="00DE62B5"/>
    <w:rsid w:val="00DE64E3"/>
    <w:rsid w:val="00DE6D61"/>
    <w:rsid w:val="00DE75A1"/>
    <w:rsid w:val="00DF3B8F"/>
    <w:rsid w:val="00DF5CF1"/>
    <w:rsid w:val="00DF7194"/>
    <w:rsid w:val="00E00C85"/>
    <w:rsid w:val="00E049D8"/>
    <w:rsid w:val="00E05E74"/>
    <w:rsid w:val="00E0729A"/>
    <w:rsid w:val="00E10DC5"/>
    <w:rsid w:val="00E11037"/>
    <w:rsid w:val="00E174BD"/>
    <w:rsid w:val="00E17798"/>
    <w:rsid w:val="00E20DDB"/>
    <w:rsid w:val="00E2245E"/>
    <w:rsid w:val="00E2310C"/>
    <w:rsid w:val="00E24B88"/>
    <w:rsid w:val="00E25B10"/>
    <w:rsid w:val="00E27191"/>
    <w:rsid w:val="00E27D9E"/>
    <w:rsid w:val="00E315F6"/>
    <w:rsid w:val="00E32183"/>
    <w:rsid w:val="00E32871"/>
    <w:rsid w:val="00E3363B"/>
    <w:rsid w:val="00E3556C"/>
    <w:rsid w:val="00E35B47"/>
    <w:rsid w:val="00E3702A"/>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741CE"/>
    <w:rsid w:val="00E80B3C"/>
    <w:rsid w:val="00E81EF0"/>
    <w:rsid w:val="00E824EB"/>
    <w:rsid w:val="00E83288"/>
    <w:rsid w:val="00E87A2A"/>
    <w:rsid w:val="00E93656"/>
    <w:rsid w:val="00E973A2"/>
    <w:rsid w:val="00E97602"/>
    <w:rsid w:val="00EA6D62"/>
    <w:rsid w:val="00EB515E"/>
    <w:rsid w:val="00EB578E"/>
    <w:rsid w:val="00EC0C9E"/>
    <w:rsid w:val="00EC3B49"/>
    <w:rsid w:val="00EC4E8F"/>
    <w:rsid w:val="00EC4F09"/>
    <w:rsid w:val="00EC706E"/>
    <w:rsid w:val="00EC7C72"/>
    <w:rsid w:val="00ED07A7"/>
    <w:rsid w:val="00ED154B"/>
    <w:rsid w:val="00ED2545"/>
    <w:rsid w:val="00ED2BF8"/>
    <w:rsid w:val="00ED3645"/>
    <w:rsid w:val="00EE0769"/>
    <w:rsid w:val="00EE4EB5"/>
    <w:rsid w:val="00EE54B7"/>
    <w:rsid w:val="00EE5D1E"/>
    <w:rsid w:val="00EE79CC"/>
    <w:rsid w:val="00EF5A21"/>
    <w:rsid w:val="00EF6C7E"/>
    <w:rsid w:val="00EF6FD5"/>
    <w:rsid w:val="00F00DAB"/>
    <w:rsid w:val="00F00EA0"/>
    <w:rsid w:val="00F063EB"/>
    <w:rsid w:val="00F15A58"/>
    <w:rsid w:val="00F1717F"/>
    <w:rsid w:val="00F17CF4"/>
    <w:rsid w:val="00F202D4"/>
    <w:rsid w:val="00F22F55"/>
    <w:rsid w:val="00F25497"/>
    <w:rsid w:val="00F25B39"/>
    <w:rsid w:val="00F27AD5"/>
    <w:rsid w:val="00F3122B"/>
    <w:rsid w:val="00F31639"/>
    <w:rsid w:val="00F331B9"/>
    <w:rsid w:val="00F3461B"/>
    <w:rsid w:val="00F405A0"/>
    <w:rsid w:val="00F44855"/>
    <w:rsid w:val="00F44A63"/>
    <w:rsid w:val="00F44FBA"/>
    <w:rsid w:val="00F4542A"/>
    <w:rsid w:val="00F5101E"/>
    <w:rsid w:val="00F522AA"/>
    <w:rsid w:val="00F60D60"/>
    <w:rsid w:val="00F6127C"/>
    <w:rsid w:val="00F61618"/>
    <w:rsid w:val="00F65C1D"/>
    <w:rsid w:val="00F65D8E"/>
    <w:rsid w:val="00F72F13"/>
    <w:rsid w:val="00F73DE3"/>
    <w:rsid w:val="00F75E18"/>
    <w:rsid w:val="00F7650D"/>
    <w:rsid w:val="00F776EF"/>
    <w:rsid w:val="00F80C79"/>
    <w:rsid w:val="00F8135D"/>
    <w:rsid w:val="00F830D6"/>
    <w:rsid w:val="00F832EF"/>
    <w:rsid w:val="00F858EC"/>
    <w:rsid w:val="00F866D0"/>
    <w:rsid w:val="00F91FAF"/>
    <w:rsid w:val="00F94CCF"/>
    <w:rsid w:val="00F96F93"/>
    <w:rsid w:val="00FA01FD"/>
    <w:rsid w:val="00FA1392"/>
    <w:rsid w:val="00FA179E"/>
    <w:rsid w:val="00FA2D37"/>
    <w:rsid w:val="00FB10D6"/>
    <w:rsid w:val="00FC104F"/>
    <w:rsid w:val="00FC1239"/>
    <w:rsid w:val="00FC182C"/>
    <w:rsid w:val="00FC227E"/>
    <w:rsid w:val="00FC2328"/>
    <w:rsid w:val="00FC36B3"/>
    <w:rsid w:val="00FC3FBA"/>
    <w:rsid w:val="00FC5630"/>
    <w:rsid w:val="00FC7FB8"/>
    <w:rsid w:val="00FD289C"/>
    <w:rsid w:val="00FD3E67"/>
    <w:rsid w:val="00FD4A00"/>
    <w:rsid w:val="00FD4C9D"/>
    <w:rsid w:val="00FD55B9"/>
    <w:rsid w:val="00FD570B"/>
    <w:rsid w:val="00FE6223"/>
    <w:rsid w:val="00FE655A"/>
    <w:rsid w:val="00FE71DD"/>
    <w:rsid w:val="00FE79D1"/>
    <w:rsid w:val="00FF4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2</TotalTime>
  <Pages>129</Pages>
  <Words>40401</Words>
  <Characters>230290</Characters>
  <Application>Microsoft Office Word</Application>
  <DocSecurity>0</DocSecurity>
  <Lines>1919</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72</cp:revision>
  <dcterms:created xsi:type="dcterms:W3CDTF">2022-12-14T18:39:00Z</dcterms:created>
  <dcterms:modified xsi:type="dcterms:W3CDTF">2023-02-16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